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body>
    <w:p w14:paraId="7F4E73BA" w14:textId="2EDBC04F" w:rsidR="00CD2322" w:rsidRPr="008D213C" w:rsidRDefault="764B3B5A">
      <w:pPr>
        <w:rPr>
          <w:rFonts w:ascii="Times New Roman" w:eastAsia="Times New Roman" w:hAnsi="Times New Roman" w:cs="Times New Roman"/>
          <w:b/>
          <w:bCs/>
          <w:sz w:val="26"/>
          <w:szCs w:val="26"/>
        </w:rPr>
      </w:pPr>
      <w:r w:rsidRPr="007C277B">
        <w:rPr>
          <w:rFonts w:ascii="Times New Roman" w:eastAsia="Times New Roman" w:hAnsi="Times New Roman" w:cs="Times New Roman"/>
          <w:b/>
          <w:bCs/>
          <w:sz w:val="26"/>
          <w:szCs w:val="26"/>
        </w:rPr>
        <w:t xml:space="preserve">Supplementary material for </w:t>
      </w:r>
    </w:p>
    <w:p w14:paraId="2C09E270" w14:textId="5AF64911" w:rsidR="00CD2322" w:rsidRDefault="00CD2322" w:rsidP="5511DA03">
      <w:pPr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</w:pPr>
    </w:p>
    <w:p w14:paraId="5404C102" w14:textId="28E95C9B" w:rsidR="00CD2322" w:rsidRDefault="38606638" w:rsidP="5511DA03">
      <w:pPr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5511DA03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Biofilm induction and tolerance to invasion of marine bacterial communities</w:t>
      </w:r>
    </w:p>
    <w:p w14:paraId="0FF31F87" w14:textId="2FF40582" w:rsidR="00CD2322" w:rsidRPr="008D213C" w:rsidRDefault="00CD2322" w:rsidP="007C277B">
      <w:pPr>
        <w:spacing w:after="200" w:line="360" w:lineRule="auto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28868343" w14:textId="4FC31CA3" w:rsidR="00CD2322" w:rsidRPr="008D213C" w:rsidRDefault="38606638" w:rsidP="007C277B">
      <w:pPr>
        <w:spacing w:after="200" w:line="360" w:lineRule="auto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Nan Yang</w:t>
      </w:r>
      <w:r w:rsidRPr="008D213C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, Amanda Sofie Seger Jakobsen</w:t>
      </w:r>
      <w:r w:rsidRPr="008D213C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, Fábio Pretti</w:t>
      </w:r>
      <w:r w:rsidRPr="008D213C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, Mette Burmølle</w:t>
      </w:r>
      <w:r w:rsidRPr="008D213C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* and Cristina I. Amador</w:t>
      </w:r>
      <w:r w:rsidRPr="008D213C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* </w:t>
      </w:r>
    </w:p>
    <w:p w14:paraId="3653D72B" w14:textId="3A08904C" w:rsidR="00CD2322" w:rsidRPr="008D213C" w:rsidRDefault="38606638" w:rsidP="007C277B">
      <w:pPr>
        <w:spacing w:after="200" w:line="360" w:lineRule="auto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8D213C">
        <w:rPr>
          <w:rFonts w:ascii="Times New Roman" w:eastAsia="Times New Roman" w:hAnsi="Times New Roman" w:cs="Times New Roman"/>
          <w:i/>
          <w:iCs/>
          <w:color w:val="000000" w:themeColor="text1"/>
          <w:vertAlign w:val="superscript"/>
          <w:lang w:val="en-GB"/>
        </w:rPr>
        <w:t>1</w:t>
      </w:r>
      <w:r w:rsidRPr="008D213C">
        <w:rPr>
          <w:rFonts w:ascii="Times New Roman" w:eastAsia="Times New Roman" w:hAnsi="Times New Roman" w:cs="Times New Roman"/>
          <w:i/>
          <w:iCs/>
          <w:color w:val="000000" w:themeColor="text1"/>
          <w:lang w:val="en-GB"/>
        </w:rPr>
        <w:t xml:space="preserve"> Section of Microbiology, </w:t>
      </w:r>
      <w:r w:rsidRPr="008D213C">
        <w:rPr>
          <w:rFonts w:ascii="Times New Roman" w:eastAsia="Times New Roman" w:hAnsi="Times New Roman" w:cs="Times New Roman"/>
          <w:i/>
          <w:iCs/>
          <w:color w:val="000000" w:themeColor="text1"/>
          <w:lang w:val="en-US"/>
        </w:rPr>
        <w:t>Department of Biology</w:t>
      </w:r>
      <w:r w:rsidRPr="008D213C">
        <w:rPr>
          <w:rFonts w:ascii="Times New Roman" w:eastAsia="Times New Roman" w:hAnsi="Times New Roman" w:cs="Times New Roman"/>
          <w:i/>
          <w:iCs/>
          <w:color w:val="000000" w:themeColor="text1"/>
          <w:lang w:val="en-GB"/>
        </w:rPr>
        <w:t>, University of Copenhagen, Copenhagen, Denmark</w:t>
      </w:r>
    </w:p>
    <w:p w14:paraId="6F0F2513" w14:textId="706CA52A" w:rsidR="00CD2322" w:rsidRPr="008D213C" w:rsidRDefault="38606638">
      <w:pPr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* Shared corresponding authors: </w:t>
      </w:r>
    </w:p>
    <w:p w14:paraId="7EAE45CF" w14:textId="19308AB9" w:rsidR="00CD2322" w:rsidRDefault="38606638" w:rsidP="5511DA03">
      <w:pPr>
        <w:rPr>
          <w:rStyle w:val="Hyperlink"/>
          <w:rFonts w:ascii="Times New Roman" w:eastAsia="Times New Roman" w:hAnsi="Times New Roman" w:cs="Times New Roman"/>
          <w:lang w:val="en-US"/>
        </w:rPr>
      </w:pP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Mette Burmølle (</w:t>
      </w:r>
      <w:hyperlink r:id="rId7" w:history="1">
        <w:r w:rsidRPr="007C277B">
          <w:rPr>
            <w:rStyle w:val="Hyperlink"/>
            <w:rFonts w:ascii="Times New Roman" w:eastAsia="Times New Roman" w:hAnsi="Times New Roman" w:cs="Times New Roman"/>
            <w:lang w:val="en-US"/>
          </w:rPr>
          <w:t>burmolle@bio.ku.dk</w:t>
        </w:r>
      </w:hyperlink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)</w:t>
      </w:r>
      <w:r w:rsidR="12A489E8"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; </w:t>
      </w:r>
      <w:r w:rsidRPr="008D213C">
        <w:rPr>
          <w:rFonts w:ascii="Times New Roman" w:eastAsia="Times New Roman" w:hAnsi="Times New Roman" w:cs="Times New Roman"/>
          <w:color w:val="000000" w:themeColor="text1"/>
          <w:lang w:val="en-US"/>
        </w:rPr>
        <w:t>Cristina I. Amador (</w:t>
      </w:r>
      <w:hyperlink r:id="rId8" w:history="1">
        <w:r w:rsidRPr="007C277B">
          <w:rPr>
            <w:rStyle w:val="Hyperlink"/>
            <w:rFonts w:ascii="Times New Roman" w:eastAsia="Times New Roman" w:hAnsi="Times New Roman" w:cs="Times New Roman"/>
            <w:lang w:val="en-US"/>
          </w:rPr>
          <w:t>chierro@bio.ku.dk</w:t>
        </w:r>
      </w:hyperlink>
      <w:r w:rsidR="008D213C" w:rsidRPr="008D213C">
        <w:rPr>
          <w:rFonts w:ascii="Times New Roman" w:hAnsi="Times New Roman" w:cs="Times New Roman"/>
        </w:rPr>
        <w:t>)</w:t>
      </w:r>
    </w:p>
    <w:p w14:paraId="0A2DA890" w14:textId="0F51D27A" w:rsidR="00CD2322" w:rsidRDefault="00CD2322" w:rsidP="5511DA03">
      <w:pPr>
        <w:rPr>
          <w:rFonts w:ascii="Times New Roman" w:eastAsia="Times New Roman" w:hAnsi="Times New Roman" w:cs="Times New Roman"/>
          <w:b/>
          <w:bCs/>
          <w:i/>
          <w:iCs/>
          <w:lang w:val="en-US"/>
        </w:rPr>
      </w:pPr>
    </w:p>
    <w:p w14:paraId="2AAB6843" w14:textId="4A5605A8" w:rsidR="00CD2322" w:rsidRDefault="2C2DC1DD" w:rsidP="5511DA03">
      <w:pPr>
        <w:rPr>
          <w:rFonts w:ascii="Times New Roman" w:eastAsia="Times New Roman" w:hAnsi="Times New Roman" w:cs="Times New Roman"/>
          <w:b/>
          <w:bCs/>
          <w:i/>
          <w:iCs/>
          <w:lang w:val="en-US"/>
        </w:rPr>
      </w:pPr>
      <w:r w:rsidRPr="5511DA03">
        <w:rPr>
          <w:rFonts w:ascii="Times New Roman" w:eastAsia="Times New Roman" w:hAnsi="Times New Roman" w:cs="Times New Roman"/>
          <w:b/>
          <w:bCs/>
          <w:i/>
          <w:iCs/>
          <w:lang w:val="en-US"/>
        </w:rPr>
        <w:t>Contains:</w:t>
      </w:r>
    </w:p>
    <w:p w14:paraId="59B60CFF" w14:textId="3C3C0F29" w:rsidR="00CD2322" w:rsidRPr="007C277B" w:rsidRDefault="3C02DAC9" w:rsidP="5511DA03">
      <w:pPr>
        <w:rPr>
          <w:rFonts w:ascii="Times New Roman" w:eastAsia="Times New Roman" w:hAnsi="Times New Roman" w:cs="Times New Roman"/>
          <w:b/>
          <w:bCs/>
          <w:lang w:val="en-US"/>
        </w:rPr>
      </w:pPr>
      <w:r w:rsidRPr="5511DA03">
        <w:rPr>
          <w:rFonts w:ascii="Times New Roman" w:eastAsia="Times New Roman" w:hAnsi="Times New Roman" w:cs="Times New Roman"/>
          <w:b/>
          <w:bCs/>
          <w:lang w:val="en-US"/>
        </w:rPr>
        <w:t>7 supplementary figures</w:t>
      </w:r>
    </w:p>
    <w:p w14:paraId="22F545B9" w14:textId="629B0861" w:rsidR="00CD2322" w:rsidRDefault="3C02DAC9" w:rsidP="5511DA03">
      <w:pPr>
        <w:rPr>
          <w:rFonts w:ascii="Times New Roman" w:hAnsi="Times New Roman" w:cs="Times New Roman"/>
          <w:b/>
          <w:bCs/>
          <w:sz w:val="26"/>
          <w:szCs w:val="26"/>
        </w:rPr>
      </w:pPr>
      <w:r w:rsidRPr="5511DA03">
        <w:rPr>
          <w:rFonts w:ascii="Times New Roman" w:eastAsia="Times New Roman" w:hAnsi="Times New Roman" w:cs="Times New Roman"/>
          <w:b/>
          <w:bCs/>
          <w:lang w:val="en-US"/>
        </w:rPr>
        <w:t>2 supplementary tables</w:t>
      </w:r>
    </w:p>
    <w:p w14:paraId="204581E5" w14:textId="4BE84E27" w:rsidR="00CD2322" w:rsidRDefault="00BC2421">
      <w:r>
        <w:br w:type="page"/>
      </w:r>
    </w:p>
    <w:p w14:paraId="13696588" w14:textId="4FC550E8" w:rsidR="00CD2322" w:rsidRPr="004F4932" w:rsidRDefault="620F8A73" w:rsidP="5511DA03">
      <w:pPr>
        <w:rPr>
          <w:rFonts w:ascii="Times New Roman" w:hAnsi="Times New Roman" w:cs="Times New Roman"/>
          <w:b/>
          <w:bCs/>
          <w:sz w:val="26"/>
          <w:szCs w:val="26"/>
        </w:rPr>
      </w:pPr>
      <w:r w:rsidRPr="004F4932">
        <w:rPr>
          <w:rFonts w:ascii="Times New Roman" w:hAnsi="Times New Roman" w:cs="Times New Roman"/>
          <w:b/>
          <w:bCs/>
          <w:sz w:val="26"/>
          <w:szCs w:val="26"/>
        </w:rPr>
        <w:lastRenderedPageBreak/>
        <w:t xml:space="preserve">Supplementary </w:t>
      </w:r>
      <w:r w:rsidR="35312224" w:rsidRPr="004F4932">
        <w:rPr>
          <w:rFonts w:ascii="Times New Roman" w:hAnsi="Times New Roman" w:cs="Times New Roman"/>
          <w:b/>
          <w:bCs/>
          <w:sz w:val="26"/>
          <w:szCs w:val="26"/>
        </w:rPr>
        <w:t>Figures</w:t>
      </w:r>
    </w:p>
    <w:p w14:paraId="400A59D8" w14:textId="77777777" w:rsidR="001D4540" w:rsidRDefault="001D4540">
      <w:pPr>
        <w:rPr>
          <w:rFonts w:ascii="Times New Roman" w:hAnsi="Times New Roman" w:cs="Times New Roman"/>
          <w:b/>
          <w:bCs/>
        </w:rPr>
      </w:pPr>
    </w:p>
    <w:p w14:paraId="06584AFA" w14:textId="77777777" w:rsidR="001D4540" w:rsidRDefault="001D4540" w:rsidP="001D4540">
      <w:pPr>
        <w:jc w:val="both"/>
      </w:pPr>
      <w:r>
        <w:rPr>
          <w:noProof/>
        </w:rPr>
        <mc:AlternateContent>
          <mc:Choice Requires="wpg">
            <w:drawing>
              <wp:inline distT="0" distB="0" distL="0" distR="0" wp14:anchorId="0EC77A51" wp14:editId="223C88A5">
                <wp:extent cx="5597555" cy="1801386"/>
                <wp:effectExtent l="0" t="0" r="0" b="0"/>
                <wp:docPr id="1136157761" name="Group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97555" cy="1801386"/>
                          <a:chOff x="-170121" y="-49487"/>
                          <a:chExt cx="5597555" cy="1801386"/>
                        </a:xfrm>
                      </wpg:grpSpPr>
                      <wps:wsp>
                        <wps:cNvPr id="952388663" name="TextBox 9"/>
                        <wps:cNvSpPr txBox="1"/>
                        <wps:spPr>
                          <a:xfrm>
                            <a:off x="1471472" y="544783"/>
                            <a:ext cx="1087120" cy="55816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854DF9F" w14:textId="77777777" w:rsidR="001D4540" w:rsidRPr="00650147" w:rsidRDefault="001D4540" w:rsidP="001D4540">
                              <w:pPr>
                                <w:rPr>
                                  <w:rFonts w:ascii="Arial" w:hAnsi="Arial" w:cs="Arial"/>
                                  <w:color w:val="196B24" w:themeColor="accent3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 w:rsidRPr="00387A7F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All biofilm cells 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stained with 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EE0000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SYTO60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 (red)</w:t>
                              </w:r>
                            </w:p>
                          </w:txbxContent>
                        </wps:txbx>
                        <wps:bodyPr vert="horz" wrap="square" lIns="0" tIns="0" rIns="0" bIns="0" rtlCol="0" anchor="t" anchorCtr="0">
                          <a:spAutoFit/>
                        </wps:bodyPr>
                      </wps:wsp>
                      <wps:wsp>
                        <wps:cNvPr id="1252926450" name="TextBox 10"/>
                        <wps:cNvSpPr txBox="1"/>
                        <wps:spPr>
                          <a:xfrm>
                            <a:off x="4224109" y="371916"/>
                            <a:ext cx="1203325" cy="55816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6B9A2B3" w14:textId="77777777" w:rsidR="001D4540" w:rsidRPr="00387A7F" w:rsidRDefault="001D4540" w:rsidP="001D4540">
                              <w:pPr>
                                <w:rPr>
                                  <w:rFonts w:ascii="Arial" w:hAnsi="Arial" w:cs="Arial"/>
                                  <w:color w:val="33CC33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color w:val="33CC33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Invader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 expresses green fluorescence but also stains</w:t>
                              </w:r>
                              <w:r>
                                <w:rPr>
                                  <w:rFonts w:ascii="Arial" w:hAnsi="Arial" w:cs="Arial"/>
                                  <w:color w:val="33CC33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  <w:t xml:space="preserve"> 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in </w:t>
                              </w:r>
                              <w:r w:rsidRPr="0085459D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red</w:t>
                              </w:r>
                            </w:p>
                          </w:txbxContent>
                        </wps:txbx>
                        <wps:bodyPr vert="horz" wrap="square" lIns="0" tIns="0" rIns="0" bIns="0" rtlCol="0" anchor="t" anchorCtr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777000406" name="Picture 1777000406" descr="A graph of a meteorite&#10;&#10;AI-generated content may be incorrect.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/>
                          <a:srcRect l="4942" t="1102" r="84913" b="76166"/>
                          <a:stretch/>
                        </pic:blipFill>
                        <pic:spPr>
                          <a:xfrm>
                            <a:off x="221263" y="265457"/>
                            <a:ext cx="1202076" cy="115867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056022977" name="TextBox 14"/>
                        <wps:cNvSpPr txBox="1"/>
                        <wps:spPr>
                          <a:xfrm>
                            <a:off x="-27086" y="-49487"/>
                            <a:ext cx="5189855" cy="3048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08CB45C3" w14:textId="77777777" w:rsidR="001D4540" w:rsidRPr="00650147" w:rsidRDefault="001D4540" w:rsidP="001D4540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lang w:val="en-GB"/>
                                  <w14:ligatures w14:val="none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lang w:val="en-GB"/>
                                </w:rPr>
                                <w:t>Gating strategy in flow cytometry</w:t>
                              </w:r>
                            </w:p>
                          </w:txbxContent>
                        </wps:txbx>
                        <wps:bodyPr vert="horz" wrap="square" lIns="0" tIns="0" rIns="0" bIns="0" rtlCol="0" anchor="t" anchorCtr="0">
                          <a:spAutoFit/>
                        </wps:bodyPr>
                      </wps:wsp>
                      <wps:wsp>
                        <wps:cNvPr id="816158820" name="TextBox 15"/>
                        <wps:cNvSpPr txBox="1"/>
                        <wps:spPr>
                          <a:xfrm>
                            <a:off x="-170121" y="321572"/>
                            <a:ext cx="508000" cy="9906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28DFC757" w14:textId="77777777" w:rsidR="001D4540" w:rsidRPr="00650147" w:rsidRDefault="001D4540" w:rsidP="001D4540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PE-Texas Red</w:t>
                              </w:r>
                            </w:p>
                            <w:p w14:paraId="2BEF0B3B" w14:textId="77777777" w:rsidR="001D4540" w:rsidRPr="00650147" w:rsidRDefault="001D4540" w:rsidP="001D4540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 (</w:t>
                              </w:r>
                              <w:r w:rsidRPr="00650147">
                                <w:rPr>
                                  <w:rFonts w:ascii="Arial" w:hAnsi="Arial" w:cs="Arial"/>
                                  <w:b/>
                                  <w:bCs/>
                                  <w:color w:val="FF0000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SYTO60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, area)</w:t>
                              </w:r>
                            </w:p>
                          </w:txbxContent>
                        </wps:txbx>
                        <wps:bodyPr vert="vert270" wrap="square" lIns="0" tIns="0" rIns="0" bIns="0" rtlCol="0" anchor="t" anchorCtr="0">
                          <a:spAutoFit/>
                        </wps:bodyPr>
                      </wps:wsp>
                      <wps:wsp>
                        <wps:cNvPr id="842614942" name="TextBox 16"/>
                        <wps:cNvSpPr txBox="1"/>
                        <wps:spPr>
                          <a:xfrm>
                            <a:off x="398803" y="1490279"/>
                            <a:ext cx="1024255" cy="26162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5B1C5C5" w14:textId="77777777" w:rsidR="001D4540" w:rsidRDefault="001D4540" w:rsidP="001D4540">
                              <w:pPr>
                                <w:jc w:val="center"/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FITC (</w:t>
                              </w:r>
                              <w:r>
                                <w:rPr>
                                  <w:rFonts w:ascii="Corbel" w:hAnsi="Corbel" w:cs="Arial"/>
                                  <w:b/>
                                  <w:bCs/>
                                  <w:color w:val="33CC33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Gfp</w:t>
                              </w:r>
                              <w:r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, area)</w:t>
                              </w:r>
                            </w:p>
                          </w:txbxContent>
                        </wps:txbx>
                        <wps:bodyPr vert="horz" wrap="square" lIns="0" tIns="0" rIns="0" bIns="0" rtlCol="0" anchor="t" anchorCtr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765344296" name="Picture 765344296" descr="A graph of a meteorite&#10;&#10;AI-generated content may be incorrect.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/>
                          <a:srcRect l="4942" t="23468" r="84913" b="51933"/>
                          <a:stretch/>
                        </pic:blipFill>
                        <pic:spPr>
                          <a:xfrm>
                            <a:off x="2932259" y="236477"/>
                            <a:ext cx="1202076" cy="1253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74706639" name="TextBox 21"/>
                        <wps:cNvSpPr txBox="1"/>
                        <wps:spPr>
                          <a:xfrm>
                            <a:off x="2558639" y="321570"/>
                            <a:ext cx="508000" cy="99060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463DB057" w14:textId="77777777" w:rsidR="001D4540" w:rsidRPr="00650147" w:rsidRDefault="001D4540" w:rsidP="001D4540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PE-Texas Red</w:t>
                              </w:r>
                            </w:p>
                            <w:p w14:paraId="47A2D684" w14:textId="77777777" w:rsidR="001D4540" w:rsidRPr="00650147" w:rsidRDefault="001D4540" w:rsidP="001D4540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</w:pP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 xml:space="preserve"> (</w:t>
                              </w:r>
                              <w:r w:rsidRPr="00650147">
                                <w:rPr>
                                  <w:rFonts w:ascii="Arial" w:hAnsi="Arial" w:cs="Arial"/>
                                  <w:b/>
                                  <w:bCs/>
                                  <w:color w:val="FF0000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SYTO60</w:t>
                              </w:r>
                              <w:r w:rsidRPr="00650147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, area)</w:t>
                              </w:r>
                            </w:p>
                          </w:txbxContent>
                        </wps:txbx>
                        <wps:bodyPr vert="vert270" wrap="square" lIns="0" tIns="0" rIns="0" bIns="0" rtlCol="0" anchor="t" anchorCtr="0">
                          <a:spAutoFit/>
                        </wps:bodyPr>
                      </wps:wsp>
                      <wps:wsp>
                        <wps:cNvPr id="156356325" name="TextBox 22"/>
                        <wps:cNvSpPr txBox="1"/>
                        <wps:spPr>
                          <a:xfrm>
                            <a:off x="3078513" y="1485448"/>
                            <a:ext cx="1024255" cy="261620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701CB0E5" w14:textId="77777777" w:rsidR="001D4540" w:rsidRDefault="001D4540" w:rsidP="001D4540">
                              <w:pPr>
                                <w:jc w:val="center"/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  <w14:ligatures w14:val="none"/>
                                </w:rPr>
                              </w:pPr>
                              <w:r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FITC (</w:t>
                              </w:r>
                              <w:r>
                                <w:rPr>
                                  <w:rFonts w:ascii="Corbel" w:hAnsi="Corbel" w:cs="Arial"/>
                                  <w:b/>
                                  <w:bCs/>
                                  <w:color w:val="33CC33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Gfp</w:t>
                              </w:r>
                              <w:r>
                                <w:rPr>
                                  <w:rFonts w:ascii="Corbel" w:hAnsi="Corbe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  <w:lang w:val="en-GB"/>
                                </w:rPr>
                                <w:t>, area)</w:t>
                              </w:r>
                            </w:p>
                          </w:txbxContent>
                        </wps:txbx>
                        <wps:bodyPr vert="horz" wrap="square" lIns="0" tIns="0" rIns="0" bIns="0" rtlCol="0" anchor="t" anchorCtr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a16="http://schemas.microsoft.com/office/drawing/2014/main" xmlns:a14="http://schemas.microsoft.com/office/drawing/2010/main" xmlns:pic="http://schemas.openxmlformats.org/drawingml/2006/picture" xmlns:a="http://schemas.openxmlformats.org/drawingml/2006/main">
            <w:pict w14:anchorId="14BD120C">
              <v:group id="Group 23" style="width:440.75pt;height:141.85pt;mso-position-horizontal-relative:char;mso-position-vertical-relative:line" coordsize="55975,18013" coordorigin="-1701,-494" o:spid="_x0000_s1026" w14:anchorId="0EC77A51" o:gfxdata="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9" style="position:absolute;left:14714;top:5447;width:10871;height:5582;visibility:visible;mso-wrap-style:square;v-text-anchor:top" o:spid="_x0000_s1027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">
                  <v:textbox style="mso-fit-shape-to-text:t" inset="0,0,0,0">
                    <w:txbxContent>
                      <w:p w:rsidRPr="00650147" w:rsidR="001D4540" w:rsidP="001D4540" w:rsidRDefault="001D4540" w14:paraId="44C32AFE" w14:textId="77777777">
                        <w:pPr>
                          <w:rPr>
                            <w:rFonts w:ascii="Arial" w:hAnsi="Arial" w:cs="Arial"/>
                            <w:color w:val="196B24" w:themeColor="accent3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 w:rsidRPr="00387A7F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All biofilm cells 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stained with </w:t>
                        </w:r>
                        <w:r w:rsidRPr="00650147">
                          <w:rPr>
                            <w:rFonts w:ascii="Arial" w:hAnsi="Arial" w:cs="Arial"/>
                            <w:color w:val="EE0000"/>
                            <w:kern w:val="24"/>
                            <w:sz w:val="18"/>
                            <w:szCs w:val="18"/>
                            <w:lang w:val="en-GB"/>
                          </w:rPr>
                          <w:t>SYTO60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 (red)</w:t>
                        </w:r>
                      </w:p>
                    </w:txbxContent>
                  </v:textbox>
                </v:shape>
                <v:shape id="TextBox 10" style="position:absolute;left:42241;top:3719;width:12033;height:5581;visibility:visible;mso-wrap-style:square;v-text-anchor:top" o:spid="_x0000_s1028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">
                  <v:textbox style="mso-fit-shape-to-text:t" inset="0,0,0,0">
                    <w:txbxContent>
                      <w:p w:rsidRPr="00387A7F" w:rsidR="001D4540" w:rsidP="001D4540" w:rsidRDefault="001D4540" w14:paraId="3B4DC446" w14:textId="77777777">
                        <w:pPr>
                          <w:rPr>
                            <w:rFonts w:ascii="Arial" w:hAnsi="Arial" w:cs="Arial"/>
                            <w:color w:val="33CC33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 w:rsidRPr="00650147">
                          <w:rPr>
                            <w:rFonts w:ascii="Arial" w:hAnsi="Arial" w:cs="Arial"/>
                            <w:color w:val="33CC33"/>
                            <w:kern w:val="24"/>
                            <w:sz w:val="18"/>
                            <w:szCs w:val="18"/>
                            <w:lang w:val="en-GB"/>
                          </w:rPr>
                          <w:t>Invader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 expresses green fluorescence but also stains</w:t>
                        </w:r>
                        <w:r>
                          <w:rPr>
                            <w:rFonts w:ascii="Arial" w:hAnsi="Arial" w:cs="Arial"/>
                            <w:color w:val="33CC33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  <w:t xml:space="preserve"> 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in </w:t>
                        </w:r>
                        <w:r w:rsidRPr="0085459D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red</w:t>
                        </w:r>
                      </w:p>
                    </w:txbxContent>
                  </v:textbox>
                </v:shape>
                <v:shapetype id="_x0000_t75" coordsize="21600,21600" filled="f" stroked="f" o:spt="75" o:preferrelative="t" path="m@4@5l@4@11@9@11@9@5xe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gradientshapeok="t" o:connecttype="rect" o:extrusionok="f"/>
                  <o:lock v:ext="edit" aspectratio="t"/>
                </v:shapetype>
                <v:shape id="Picture 1777000406" style="position:absolute;left:2212;top:2654;width:12021;height:11587;visibility:visible;mso-wrap-style:square" alt="A graph of a meteorite&#10;&#10;AI-generated content may be incorrect." o:spid="_x0000_s1029" type="#_x0000_t75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">
                  <v:imagedata cropleft="3239f" croptop="722f" cropright="55649f" cropbottom="49916f" o:title="A graph of a meteorite&#10;&#10;AI-generated content may be incorrect" r:id="rId10"/>
                </v:shape>
                <v:shape id="TextBox 14" style="position:absolute;left:-270;top:-494;width:51897;height:3047;visibility:visible;mso-wrap-style:square;v-text-anchor:top" o:spid="_x0000_s1030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">
                  <v:textbox style="mso-fit-shape-to-text:t" inset="0,0,0,0">
                    <w:txbxContent>
                      <w:p w:rsidRPr="00650147" w:rsidR="001D4540" w:rsidP="001D4540" w:rsidRDefault="001D4540" w14:paraId="471FE9BD" w14:textId="77777777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lang w:val="en-GB"/>
                            <w14:ligatures w14:val="none"/>
                          </w:rPr>
                        </w:pPr>
                        <w:r w:rsidRPr="00650147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lang w:val="en-GB"/>
                          </w:rPr>
                          <w:t>Gating strategy in flow cytometry</w:t>
                        </w:r>
                      </w:p>
                    </w:txbxContent>
                  </v:textbox>
                </v:shape>
                <v:shape id="TextBox 15" style="position:absolute;left:-1701;top:3215;width:5079;height:9906;visibility:visible;mso-wrap-style:square;v-text-anchor:top" o:spid="_x0000_s1031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">
                  <v:textbox style="layout-flow:vertical;mso-layout-flow-alt:bottom-to-top;mso-fit-shape-to-text:t" inset="0,0,0,0">
                    <w:txbxContent>
                      <w:p w:rsidRPr="00650147" w:rsidR="001D4540" w:rsidP="001D4540" w:rsidRDefault="001D4540" w14:paraId="5989DDBB" w14:textId="77777777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PE-Texas Red</w:t>
                        </w:r>
                      </w:p>
                      <w:p w:rsidRPr="00650147" w:rsidR="001D4540" w:rsidP="001D4540" w:rsidRDefault="001D4540" w14:paraId="30635E2D" w14:textId="77777777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</w:pP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 (</w:t>
                        </w:r>
                        <w:r w:rsidRPr="00650147">
                          <w:rPr>
                            <w:rFonts w:ascii="Arial" w:hAnsi="Arial" w:cs="Arial"/>
                            <w:b/>
                            <w:bCs/>
                            <w:color w:val="FF0000"/>
                            <w:kern w:val="24"/>
                            <w:sz w:val="18"/>
                            <w:szCs w:val="18"/>
                            <w:lang w:val="en-GB"/>
                          </w:rPr>
                          <w:t>SYTO60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, area)</w:t>
                        </w:r>
                      </w:p>
                    </w:txbxContent>
                  </v:textbox>
                </v:shape>
                <v:shape id="TextBox 16" style="position:absolute;left:3988;top:14902;width:10242;height:2616;visibility:visible;mso-wrap-style:square;v-text-anchor:top" o:spid="_x0000_s1032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">
                  <v:textbox style="mso-fit-shape-to-text:t" inset="0,0,0,0">
                    <w:txbxContent>
                      <w:p w:rsidR="001D4540" w:rsidP="001D4540" w:rsidRDefault="001D4540" w14:paraId="650CCBC0" w14:textId="77777777">
                        <w:pPr>
                          <w:jc w:val="center"/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FITC (</w:t>
                        </w:r>
                        <w:r>
                          <w:rPr>
                            <w:rFonts w:ascii="Corbel" w:hAnsi="Corbel" w:cs="Arial"/>
                            <w:b/>
                            <w:bCs/>
                            <w:color w:val="33CC33"/>
                            <w:kern w:val="24"/>
                            <w:sz w:val="18"/>
                            <w:szCs w:val="18"/>
                            <w:lang w:val="en-GB"/>
                          </w:rPr>
                          <w:t>Gfp</w:t>
                        </w:r>
                        <w:r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, area)</w:t>
                        </w:r>
                      </w:p>
                    </w:txbxContent>
                  </v:textbox>
                </v:shape>
                <v:shape id="Picture 765344296" style="position:absolute;left:29322;top:2364;width:12021;height:12539;visibility:visible;mso-wrap-style:square" alt="A graph of a meteorite&#10;&#10;AI-generated content may be incorrect." o:spid="_x0000_s1033" type="#_x0000_t75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">
                  <v:imagedata cropleft="3239f" croptop="15380f" cropright="55649f" cropbottom="34035f" o:title="A graph of a meteorite&#10;&#10;AI-generated content may be incorrect" r:id="rId10"/>
                </v:shape>
                <v:shape id="TextBox 21" style="position:absolute;left:25586;top:3215;width:5080;height:9906;visibility:visible;mso-wrap-style:square;v-text-anchor:top" o:spid="_x0000_s1034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">
                  <v:textbox style="layout-flow:vertical;mso-layout-flow-alt:bottom-to-top;mso-fit-shape-to-text:t" inset="0,0,0,0">
                    <w:txbxContent>
                      <w:p w:rsidRPr="00650147" w:rsidR="001D4540" w:rsidP="001D4540" w:rsidRDefault="001D4540" w14:paraId="4CC42EBD" w14:textId="77777777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PE-Texas Red</w:t>
                        </w:r>
                      </w:p>
                      <w:p w:rsidRPr="00650147" w:rsidR="001D4540" w:rsidP="001D4540" w:rsidRDefault="001D4540" w14:paraId="14C36F6A" w14:textId="77777777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</w:pP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 xml:space="preserve"> (</w:t>
                        </w:r>
                        <w:r w:rsidRPr="00650147">
                          <w:rPr>
                            <w:rFonts w:ascii="Arial" w:hAnsi="Arial" w:cs="Arial"/>
                            <w:b/>
                            <w:bCs/>
                            <w:color w:val="FF0000"/>
                            <w:kern w:val="24"/>
                            <w:sz w:val="18"/>
                            <w:szCs w:val="18"/>
                            <w:lang w:val="en-GB"/>
                          </w:rPr>
                          <w:t>SYTO60</w:t>
                        </w:r>
                        <w:r w:rsidRPr="00650147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, area)</w:t>
                        </w:r>
                      </w:p>
                    </w:txbxContent>
                  </v:textbox>
                </v:shape>
                <v:shape id="TextBox 22" style="position:absolute;left:30785;top:14854;width:10242;height:2616;visibility:visible;mso-wrap-style:square;v-text-anchor:top" o:spid="_x0000_s1035" filled="f" stroked="f" type="#_x0000_t20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">
                  <v:textbox style="mso-fit-shape-to-text:t" inset="0,0,0,0">
                    <w:txbxContent>
                      <w:p w:rsidR="001D4540" w:rsidP="001D4540" w:rsidRDefault="001D4540" w14:paraId="5EE7D17F" w14:textId="77777777">
                        <w:pPr>
                          <w:jc w:val="center"/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  <w14:ligatures w14:val="none"/>
                          </w:rPr>
                        </w:pPr>
                        <w:r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FITC (</w:t>
                        </w:r>
                        <w:r>
                          <w:rPr>
                            <w:rFonts w:ascii="Corbel" w:hAnsi="Corbel" w:cs="Arial"/>
                            <w:b/>
                            <w:bCs/>
                            <w:color w:val="33CC33"/>
                            <w:kern w:val="24"/>
                            <w:sz w:val="18"/>
                            <w:szCs w:val="18"/>
                            <w:lang w:val="en-GB"/>
                          </w:rPr>
                          <w:t>Gfp</w:t>
                        </w:r>
                        <w:r>
                          <w:rPr>
                            <w:rFonts w:ascii="Corbel" w:hAnsi="Corbel" w:cs="Arial"/>
                            <w:color w:val="000000" w:themeColor="text1"/>
                            <w:kern w:val="24"/>
                            <w:sz w:val="18"/>
                            <w:szCs w:val="18"/>
                            <w:lang w:val="en-GB"/>
                          </w:rPr>
                          <w:t>, area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410495" w14:textId="4E399AAA" w:rsidR="001D4540" w:rsidRDefault="52DD8DEF" w:rsidP="001D4540">
      <w:pPr>
        <w:jc w:val="both"/>
        <w:rPr>
          <w:rFonts w:ascii="Times New Roman" w:hAnsi="Times New Roman" w:cs="Times New Roman"/>
          <w:lang w:val="en-US"/>
        </w:rPr>
      </w:pPr>
      <w:r w:rsidRPr="5861DA11">
        <w:rPr>
          <w:rFonts w:ascii="Times New Roman" w:hAnsi="Times New Roman" w:cs="Times New Roman"/>
          <w:b/>
          <w:bCs/>
          <w:lang w:val="en-US"/>
        </w:rPr>
        <w:t xml:space="preserve">Supplementary </w:t>
      </w:r>
      <w:r w:rsidR="001D4540" w:rsidRPr="5861DA11">
        <w:rPr>
          <w:rFonts w:ascii="Times New Roman" w:hAnsi="Times New Roman" w:cs="Times New Roman"/>
          <w:b/>
          <w:bCs/>
          <w:lang w:val="en-US"/>
        </w:rPr>
        <w:t xml:space="preserve">Figure 1. Overview of the flow cytometry gating strategy used to identify invader populations </w:t>
      </w:r>
      <w:r w:rsidR="001D4540" w:rsidRPr="5861DA11">
        <w:rPr>
          <w:rFonts w:ascii="Times New Roman" w:hAnsi="Times New Roman" w:cs="Times New Roman"/>
          <w:lang w:val="en-US"/>
        </w:rPr>
        <w:t>(</w:t>
      </w:r>
      <w:r w:rsidR="001D4540" w:rsidRPr="5861DA11">
        <w:rPr>
          <w:rFonts w:ascii="Times New Roman" w:hAnsi="Times New Roman" w:cs="Times New Roman"/>
          <w:i/>
          <w:iCs/>
          <w:lang w:val="en-US"/>
        </w:rPr>
        <w:t>P. tunicata</w:t>
      </w:r>
      <w:r w:rsidR="001D4540" w:rsidRPr="5861DA11">
        <w:rPr>
          <w:rFonts w:ascii="Times New Roman" w:hAnsi="Times New Roman" w:cs="Times New Roman"/>
          <w:lang w:val="en-US"/>
        </w:rPr>
        <w:t xml:space="preserve">, GFP-tagged). All biofilm-associated cells were stained with SYTO60. Non-invaded biofilms served as controls (left panel; FITC vs. PE–Texas Red–A), establishing the fixed gating region used to detect </w:t>
      </w:r>
      <w:r w:rsidR="001D4540" w:rsidRPr="5861DA11">
        <w:rPr>
          <w:rFonts w:ascii="Times New Roman" w:hAnsi="Times New Roman" w:cs="Times New Roman"/>
          <w:i/>
          <w:iCs/>
          <w:lang w:val="en-US"/>
        </w:rPr>
        <w:t>P. tunicata</w:t>
      </w:r>
      <w:r w:rsidR="001D4540" w:rsidRPr="5861DA11">
        <w:rPr>
          <w:rFonts w:ascii="Times New Roman" w:hAnsi="Times New Roman" w:cs="Times New Roman"/>
          <w:lang w:val="en-US"/>
        </w:rPr>
        <w:t xml:space="preserve"> </w:t>
      </w:r>
      <w:r w:rsidR="3A4C4B3D" w:rsidRPr="5861DA11">
        <w:rPr>
          <w:rFonts w:ascii="Times New Roman" w:hAnsi="Times New Roman" w:cs="Times New Roman"/>
          <w:lang w:val="en-US"/>
        </w:rPr>
        <w:t xml:space="preserve">GFP cells </w:t>
      </w:r>
      <w:r w:rsidR="001D4540" w:rsidRPr="5861DA11">
        <w:rPr>
          <w:rFonts w:ascii="Times New Roman" w:hAnsi="Times New Roman" w:cs="Times New Roman"/>
          <w:lang w:val="en-US"/>
        </w:rPr>
        <w:t>in invaded samples (right panel; FITC vs. PE–Texas Red–A).</w:t>
      </w:r>
    </w:p>
    <w:p w14:paraId="6989836A" w14:textId="77777777" w:rsidR="001D4540" w:rsidRPr="001D4540" w:rsidRDefault="001D4540">
      <w:pPr>
        <w:rPr>
          <w:rFonts w:ascii="Times New Roman" w:hAnsi="Times New Roman" w:cs="Times New Roman"/>
          <w:b/>
          <w:bCs/>
          <w:lang w:val="en-US"/>
        </w:rPr>
      </w:pPr>
    </w:p>
    <w:p w14:paraId="4FF2097B" w14:textId="1A7DDE94" w:rsidR="00BC2421" w:rsidRDefault="008957B4">
      <w:r>
        <w:rPr>
          <w:noProof/>
        </w:rPr>
        <w:lastRenderedPageBreak/>
        <w:drawing>
          <wp:inline distT="0" distB="0" distL="0" distR="0" wp14:anchorId="69D09ADF" wp14:editId="3CF9A330">
            <wp:extent cx="5943600" cy="5943600"/>
            <wp:effectExtent l="0" t="0" r="0" b="0"/>
            <wp:docPr id="128329084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3290842" name="Picture 128329084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6C782" w14:textId="12EF3DF5" w:rsidR="00703B10" w:rsidRDefault="4152EABA" w:rsidP="5861DA11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</w:pPr>
      <w:r w:rsidRPr="7E26045D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="00BC242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 w:rsidR="00DF1E36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2</w:t>
      </w:r>
      <w:r w:rsidR="008543C2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.</w:t>
      </w:r>
      <w:r w:rsidR="00893C54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C41FE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S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econd independent experi</w:t>
      </w:r>
      <w:r w:rsidR="008F4BD8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men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t </w:t>
      </w:r>
      <w:r w:rsidR="00C41FE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on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screening of </w:t>
      </w:r>
      <w:r w:rsidR="00635B5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the 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16</w:t>
      </w:r>
      <w:r w:rsidR="00635B5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1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</w:t>
      </w:r>
      <w:r w:rsidR="00635B5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marine</w:t>
      </w:r>
      <w:r w:rsidR="00893C54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isolates on different materials, media and incubation times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. The biofilm biomass</w:t>
      </w:r>
      <w:r w:rsidR="00B654DA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(A590)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of all 161 isolates screened in untreated</w:t>
      </w:r>
      <w:r w:rsidR="009A6777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polystyrene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(uPS, hydrophobic) and tissue-culture treated polystyrene (tPS</w:t>
      </w:r>
      <w:r w:rsidR="00EB7EDB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, hydrophilic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) microtiter plates, tested in two different marine broth with dilutions of 10</w:t>
      </w:r>
      <w:r w:rsidR="00635B5F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%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d 25% strength in buffered, supplemented ASW (artificial sea water), and two time points: 24 and 72 hours</w:t>
      </w:r>
      <w:r w:rsidR="008F4BD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(n = 3)</w:t>
      </w:r>
      <w:r w:rsidR="00703B1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</w:p>
    <w:p w14:paraId="3769D661" w14:textId="67B0944D" w:rsidR="00BC2421" w:rsidRDefault="00BC2421" w:rsidP="006923A2">
      <w:pPr>
        <w:spacing w:before="100" w:beforeAutospacing="1" w:after="100" w:afterAutospacing="1" w:line="240" w:lineRule="auto"/>
        <w:jc w:val="both"/>
      </w:pPr>
    </w:p>
    <w:p w14:paraId="1661901A" w14:textId="5FBF92A2" w:rsidR="00896542" w:rsidRPr="00896542" w:rsidRDefault="00896542" w:rsidP="00896542">
      <w:pPr>
        <w:spacing w:after="0" w:line="240" w:lineRule="auto"/>
        <w:rPr>
          <w:rFonts w:ascii="Times New Roman" w:eastAsia="Times New Roman" w:hAnsi="Times New Roman" w:cs="Times New Roman"/>
          <w:kern w:val="0"/>
          <w14:ligatures w14:val="none"/>
        </w:rPr>
      </w:pPr>
    </w:p>
    <w:p w14:paraId="1A425192" w14:textId="5C560D78" w:rsidR="009A11A2" w:rsidRPr="009A11A2" w:rsidRDefault="7F424B11" w:rsidP="5511DA03">
      <w:pPr>
        <w:spacing w:after="0"/>
        <w:jc w:val="center"/>
      </w:pPr>
      <w:r>
        <w:rPr>
          <w:noProof/>
        </w:rPr>
        <w:lastRenderedPageBreak/>
        <w:drawing>
          <wp:inline distT="0" distB="0" distL="0" distR="0" wp14:anchorId="6C4F8B22" wp14:editId="2B3669C8">
            <wp:extent cx="4554199" cy="3036133"/>
            <wp:effectExtent l="0" t="0" r="0" b="0"/>
            <wp:docPr id="1975848246" name="draw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5848246" name="Picture 1975848246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4199" cy="3036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1ABBB2" w14:textId="6E088C12" w:rsidR="00F25F86" w:rsidRDefault="3B7B0D0B" w:rsidP="5511DA03">
      <w:pPr>
        <w:spacing w:after="100" w:afterAutospacing="1" w:line="240" w:lineRule="auto"/>
        <w:jc w:val="both"/>
      </w:pPr>
      <w:r w:rsidRPr="008543C2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 w:rsidR="4D60D68F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3</w:t>
      </w:r>
      <w:r w:rsidR="3BF3F7E5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.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Biofilm biomass (A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vertAlign w:val="subscript"/>
          <w:lang w:val="en-US"/>
        </w:rPr>
        <w:t>590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) of the </w:t>
      </w:r>
      <w:r w:rsidR="449C6539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marine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isolate population (n</w:t>
      </w:r>
      <w:r w:rsidR="08147F68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 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= 16</w:t>
      </w:r>
      <w:r w:rsidR="40DCF9E2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1</w:t>
      </w:r>
      <w:r w:rsidR="4B929DD1"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).</w:t>
      </w:r>
      <w:r w:rsidR="4B929DD1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dot plot </w:t>
      </w:r>
      <w:r w:rsidR="3BF3F7E5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mpares </w:t>
      </w:r>
      <w:r w:rsidR="10F21527">
        <w:rPr>
          <w:rFonts w:ascii="Times New Roman" w:eastAsia="Times New Roman" w:hAnsi="Times New Roman" w:cs="Times New Roman"/>
          <w:color w:val="000000" w:themeColor="text1"/>
          <w:lang w:val="en-US"/>
        </w:rPr>
        <w:t>median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d </w:t>
      </w:r>
      <w:r w:rsidR="3BF3F7E5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ird 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quartile</w:t>
      </w:r>
      <w:r w:rsidR="3BF3F7E5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(Q3)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biofilm formation in</w:t>
      </w:r>
      <w:r w:rsidR="05BE8AB0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untreated and treated polystyrene (uPS, tPS, respectively), 10 % or 25 % marine broth (MB) an</w:t>
      </w:r>
      <w:r w:rsidR="0F067E04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d 72 and 48 h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4B929DD1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Median: median biofilm biomass of the population. </w:t>
      </w:r>
      <w:r w:rsidR="08147F68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The third quartile (Q3) biofilm biomass</w:t>
      </w:r>
      <w:r w:rsidR="4B929DD1" w:rsidRPr="5861DA11">
        <w:rPr>
          <w:rFonts w:ascii="Times New Roman" w:eastAsia="Times New Roman" w:hAnsi="Times New Roman" w:cs="Times New Roman"/>
          <w:color w:val="000000" w:themeColor="text1"/>
          <w:lang w:val="en-US"/>
        </w:rPr>
        <w:t>: top 25% biofilm biomass of the population.</w:t>
      </w:r>
      <w:r w:rsidR="10F21527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10F21527" w:rsidRPr="00896542">
        <w:rPr>
          <w:rFonts w:ascii="Times New Roman" w:eastAsia="Times New Roman" w:hAnsi="Times New Roman" w:cs="Times New Roman"/>
          <w:color w:val="000000" w:themeColor="text1"/>
          <w:lang w:val="en-US"/>
        </w:rPr>
        <w:t>Point shape represents the media or third quartile for independent screening assays (1 and 2).</w:t>
      </w:r>
    </w:p>
    <w:p w14:paraId="5C46CB51" w14:textId="7D5D01D4" w:rsidR="00F25F86" w:rsidRDefault="00F25F86" w:rsidP="5511DA03">
      <w:pPr>
        <w:spacing w:before="100" w:beforeAutospacing="1" w:after="100" w:afterAutospacing="1" w:line="240" w:lineRule="auto"/>
        <w:jc w:val="center"/>
      </w:pPr>
    </w:p>
    <w:p w14:paraId="53DEEDFF" w14:textId="745E3AFC" w:rsidR="00F25F86" w:rsidRDefault="00F25F86" w:rsidP="5511DA03">
      <w:pPr>
        <w:spacing w:before="100" w:beforeAutospacing="1" w:after="100" w:afterAutospacing="1" w:line="240" w:lineRule="auto"/>
        <w:jc w:val="center"/>
      </w:pPr>
    </w:p>
    <w:p w14:paraId="00E62677" w14:textId="090F39A2" w:rsidR="5511DA03" w:rsidRDefault="5511DA03" w:rsidP="5511DA03">
      <w:pPr>
        <w:spacing w:beforeAutospacing="1" w:afterAutospacing="1" w:line="240" w:lineRule="auto"/>
        <w:jc w:val="center"/>
      </w:pPr>
    </w:p>
    <w:p w14:paraId="791CDDB3" w14:textId="3EFE0FA5" w:rsidR="009A11A2" w:rsidRDefault="179F83F0" w:rsidP="5511DA03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noProof/>
        </w:rPr>
        <w:lastRenderedPageBreak/>
        <w:drawing>
          <wp:inline distT="0" distB="0" distL="0" distR="0" wp14:anchorId="2B923688" wp14:editId="4A53F406">
            <wp:extent cx="4184892" cy="2989142"/>
            <wp:effectExtent l="0" t="0" r="0" b="0"/>
            <wp:docPr id="191854166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2536925" name="Picture 75253692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6724" cy="30118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4B6FD" w14:textId="265676DC" w:rsidR="009A11A2" w:rsidRPr="009A11A2" w:rsidRDefault="179F83F0" w:rsidP="009A11A2">
      <w:pPr>
        <w:jc w:val="both"/>
      </w:pPr>
      <w:r w:rsidRPr="008543C2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lang w:val="en-US"/>
        </w:rPr>
        <w:t>4</w:t>
      </w:r>
      <w:r w:rsidRPr="468FA8A0">
        <w:rPr>
          <w:rFonts w:ascii="Times New Roman" w:hAnsi="Times New Roman" w:cs="Times New Roman"/>
          <w:b/>
          <w:bCs/>
          <w:lang w:val="en-US"/>
        </w:rPr>
        <w:t xml:space="preserve">. Correlation of biofilm biomass produced by the top 30 isolates on uPS and PSX700-coated surfaces. </w:t>
      </w:r>
      <w:r w:rsidRPr="468FA8A0">
        <w:rPr>
          <w:rFonts w:ascii="Times New Roman" w:hAnsi="Times New Roman" w:cs="Times New Roman"/>
          <w:lang w:val="en-US"/>
        </w:rPr>
        <w:t xml:space="preserve">Linear regression lines with confidence intervals illustrate correlation of biofilm biomass between uPS and PSX700 materials for top 30 isolates, with Pearson correlation coefficients (r) and </w:t>
      </w:r>
      <w:r w:rsidRPr="5511DA03">
        <w:rPr>
          <w:rFonts w:ascii="Times New Roman" w:hAnsi="Times New Roman" w:cs="Times New Roman"/>
          <w:i/>
          <w:iCs/>
          <w:lang w:val="en-US"/>
        </w:rPr>
        <w:t>p</w:t>
      </w:r>
      <w:r w:rsidRPr="468FA8A0">
        <w:rPr>
          <w:rFonts w:ascii="Times New Roman" w:hAnsi="Times New Roman" w:cs="Times New Roman"/>
          <w:lang w:val="en-US"/>
        </w:rPr>
        <w:t xml:space="preserve"> value provided in the plot.</w:t>
      </w:r>
    </w:p>
    <w:p w14:paraId="5BA91828" w14:textId="3ED962D9" w:rsidR="5511DA03" w:rsidRDefault="5511DA03" w:rsidP="5511DA03">
      <w:pPr>
        <w:jc w:val="both"/>
        <w:rPr>
          <w:rFonts w:ascii="Times New Roman" w:hAnsi="Times New Roman" w:cs="Times New Roman"/>
          <w:lang w:val="en-US"/>
        </w:rPr>
      </w:pPr>
    </w:p>
    <w:p w14:paraId="6B70F2D1" w14:textId="77777777" w:rsidR="0084203C" w:rsidRPr="0084203C" w:rsidRDefault="0084203C" w:rsidP="0084203C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</w:pPr>
    </w:p>
    <w:p w14:paraId="7A406B1A" w14:textId="0ED68CED" w:rsidR="0084203C" w:rsidRDefault="00C94255" w:rsidP="006923A2">
      <w:pPr>
        <w:jc w:val="center"/>
      </w:pPr>
      <w:r w:rsidRPr="00C94255">
        <w:rPr>
          <w:noProof/>
        </w:rPr>
        <w:lastRenderedPageBreak/>
        <w:drawing>
          <wp:inline distT="0" distB="0" distL="0" distR="0" wp14:anchorId="57E9203C" wp14:editId="1C234F51">
            <wp:extent cx="3030279" cy="6821053"/>
            <wp:effectExtent l="0" t="0" r="5080" b="0"/>
            <wp:docPr id="9065014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6501478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44760" cy="68536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27E04" w14:textId="4012264E" w:rsidR="00823FBB" w:rsidRPr="0091687F" w:rsidRDefault="06ED8230" w:rsidP="5511DA03">
      <w:pPr>
        <w:spacing w:before="100" w:beforeAutospacing="1" w:after="100" w:afterAutospacing="1" w:line="240" w:lineRule="auto"/>
        <w:jc w:val="both"/>
      </w:pPr>
      <w:r w:rsidRPr="008543C2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="03EFE347" w:rsidRPr="00823FBB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Figure </w:t>
      </w:r>
      <w:r w:rsidR="179F83F0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>5</w:t>
      </w:r>
      <w:r w:rsidR="3BF3F7E5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>.</w:t>
      </w:r>
      <w:r w:rsidR="18B160F4" w:rsidRPr="00823FBB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</w:t>
      </w:r>
      <w:r w:rsidR="18B160F4" w:rsidRPr="00B654DA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Heatmap of biofilm biomass of top 30 biofilm formers on PSX700-coated </w:t>
      </w:r>
      <w:r w:rsidR="3BF3F7E5" w:rsidRPr="00B654DA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>plates.</w:t>
      </w:r>
      <w:r w:rsidR="3BF3F7E5"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  <w:t xml:space="preserve"> Biofilm biomass </w:t>
      </w:r>
      <w:r w:rsidR="2820770C"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  <w:t>(A</w:t>
      </w:r>
      <w:r w:rsidR="2820770C" w:rsidRPr="468FA8A0">
        <w:rPr>
          <w:rFonts w:ascii="Times New Roman" w:eastAsia="Times New Roman" w:hAnsi="Times New Roman" w:cs="Times New Roman"/>
          <w:color w:val="000000" w:themeColor="text1"/>
          <w:vertAlign w:val="subscript"/>
          <w:lang w:val="en-US"/>
        </w:rPr>
        <w:t>590</w:t>
      </w:r>
      <w:r w:rsidR="2820770C" w:rsidRPr="468FA8A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) </w:t>
      </w:r>
      <w:r w:rsidR="3BF3F7E5"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  <w:t xml:space="preserve">was measured at 24 </w:t>
      </w:r>
      <w:r w:rsidR="18B160F4" w:rsidRPr="00A836F3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and 72 h</w:t>
      </w:r>
      <w:r w:rsidR="18B160F4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(n = 3) in the second independent experiment</w:t>
      </w:r>
      <w:r w:rsidR="18B160F4" w:rsidRPr="00A836F3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.</w:t>
      </w:r>
      <w:r w:rsidR="18B160F4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</w:t>
      </w:r>
      <w:r w:rsidR="329D42A6" w:rsidRPr="00B654DA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These 30 isolates were grouped into three categories (Top, Mid, and Low adhesion), each with 10 isolates. </w:t>
      </w:r>
      <w:r w:rsidR="18B160F4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Data from three biological replicates, each with three technical replicates</w:t>
      </w:r>
      <w:r w:rsidR="3BF3F7E5"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  <w:t>.</w:t>
      </w:r>
      <w:r w:rsidR="18B160F4" w:rsidRPr="00AC63B4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</w:t>
      </w:r>
    </w:p>
    <w:p w14:paraId="547916AD" w14:textId="735ADC92" w:rsidR="5511DA03" w:rsidRDefault="5511DA03" w:rsidP="5511DA03">
      <w:pPr>
        <w:spacing w:beforeAutospacing="1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3ACA8E9D" w14:textId="28C92942" w:rsidR="008C5F06" w:rsidRDefault="008C5F06" w:rsidP="006923A2">
      <w:pPr>
        <w:jc w:val="both"/>
      </w:pPr>
    </w:p>
    <w:p w14:paraId="2C80960E" w14:textId="493B7587" w:rsidR="00F25F86" w:rsidRDefault="00F25F86" w:rsidP="006923A2">
      <w:pPr>
        <w:jc w:val="center"/>
      </w:pPr>
      <w:r>
        <w:rPr>
          <w:noProof/>
        </w:rPr>
        <w:drawing>
          <wp:inline distT="0" distB="0" distL="0" distR="0" wp14:anchorId="0918AB2A" wp14:editId="347622A0">
            <wp:extent cx="5085114" cy="3451860"/>
            <wp:effectExtent l="0" t="0" r="0" b="2540"/>
            <wp:docPr id="4" name="Picture 3" descr="A blue and red squares with white tex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A7BF383A-4A9B-0FEA-AEAC-4EC1BB0FFC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A blue and red squares with white text&#10;&#10;Description automatically generated">
                      <a:extLst>
                        <a:ext uri="{FF2B5EF4-FFF2-40B4-BE49-F238E27FC236}">
                          <a16:creationId xmlns:a16="http://schemas.microsoft.com/office/drawing/2014/main" id="{A7BF383A-4A9B-0FEA-AEAC-4EC1BB0FFC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30464" cy="3482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BBF44" w14:textId="04C12621" w:rsidR="009D4B16" w:rsidRDefault="06ED8230" w:rsidP="468FA8A0">
      <w:pPr>
        <w:jc w:val="both"/>
        <w:rPr>
          <w:rFonts w:ascii="Times New Roman" w:hAnsi="Times New Roman" w:cs="Times New Roman"/>
          <w:lang w:val="en-US"/>
        </w:rPr>
      </w:pPr>
      <w:r w:rsidRPr="008543C2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 xml:space="preserve">Figure </w:t>
      </w:r>
      <w:r w:rsidR="179F83F0">
        <w:rPr>
          <w:rFonts w:ascii="Times New Roman" w:hAnsi="Times New Roman" w:cs="Times New Roman"/>
          <w:b/>
          <w:bCs/>
          <w:lang w:val="en-US"/>
        </w:rPr>
        <w:t>6.</w:t>
      </w:r>
      <w:r w:rsidR="6C30E52A" w:rsidRPr="468FA8A0">
        <w:rPr>
          <w:rFonts w:ascii="Times New Roman" w:hAnsi="Times New Roman" w:cs="Times New Roman"/>
          <w:b/>
          <w:bCs/>
          <w:lang w:val="en-US"/>
        </w:rPr>
        <w:t xml:space="preserve"> </w:t>
      </w:r>
      <w:r w:rsidR="64793829" w:rsidRPr="468FA8A0">
        <w:rPr>
          <w:rFonts w:ascii="Times New Roman" w:hAnsi="Times New Roman" w:cs="Times New Roman"/>
          <w:b/>
          <w:bCs/>
          <w:lang w:val="en-US"/>
        </w:rPr>
        <w:t xml:space="preserve">Validation of the sonication protocol for biofilm </w:t>
      </w:r>
      <w:r w:rsidR="3FF147A4" w:rsidRPr="5511DA03">
        <w:rPr>
          <w:rFonts w:ascii="Times New Roman" w:hAnsi="Times New Roman" w:cs="Times New Roman"/>
          <w:b/>
          <w:bCs/>
          <w:lang w:val="en-US"/>
        </w:rPr>
        <w:t>detachment</w:t>
      </w:r>
      <w:r w:rsidR="6F7FDEFB" w:rsidRPr="5511DA03">
        <w:rPr>
          <w:rFonts w:ascii="Times New Roman" w:hAnsi="Times New Roman" w:cs="Times New Roman"/>
          <w:b/>
          <w:bCs/>
          <w:lang w:val="en-US"/>
        </w:rPr>
        <w:t xml:space="preserve"> </w:t>
      </w:r>
      <w:r w:rsidR="64793829" w:rsidRPr="5511DA03">
        <w:rPr>
          <w:rFonts w:ascii="Times New Roman" w:hAnsi="Times New Roman" w:cs="Times New Roman"/>
          <w:b/>
          <w:bCs/>
          <w:lang w:val="en-US"/>
        </w:rPr>
        <w:t>from uPS and PSX700-coated surfaces.</w:t>
      </w:r>
      <w:r w:rsidR="64793829" w:rsidRPr="5511DA03">
        <w:rPr>
          <w:rFonts w:ascii="Times New Roman" w:hAnsi="Times New Roman" w:cs="Times New Roman"/>
          <w:lang w:val="en-US"/>
        </w:rPr>
        <w:t xml:space="preserve"> The heatmap shows biofilm quantification (A₅₉₀) measured by crystal violet (CV) staining before and after sonication. CV% represents the </w:t>
      </w:r>
      <w:r w:rsidR="3BF3F7E5" w:rsidRPr="5511DA03">
        <w:rPr>
          <w:rFonts w:ascii="Times New Roman" w:hAnsi="Times New Roman" w:cs="Times New Roman"/>
          <w:lang w:val="en-US"/>
        </w:rPr>
        <w:t xml:space="preserve">percentage </w:t>
      </w:r>
      <w:r w:rsidR="64793829" w:rsidRPr="5511DA03">
        <w:rPr>
          <w:rFonts w:ascii="Times New Roman" w:hAnsi="Times New Roman" w:cs="Times New Roman"/>
          <w:lang w:val="en-US"/>
        </w:rPr>
        <w:t xml:space="preserve">of </w:t>
      </w:r>
      <w:r w:rsidR="543B8F94" w:rsidRPr="5511DA03">
        <w:rPr>
          <w:rFonts w:ascii="Times New Roman" w:hAnsi="Times New Roman" w:cs="Times New Roman"/>
          <w:lang w:val="en-US"/>
        </w:rPr>
        <w:t>biofilm remaining after sonication, relative to that</w:t>
      </w:r>
      <w:r w:rsidR="64793829" w:rsidRPr="5511DA03">
        <w:rPr>
          <w:rFonts w:ascii="Times New Roman" w:hAnsi="Times New Roman" w:cs="Times New Roman"/>
          <w:lang w:val="en-US"/>
        </w:rPr>
        <w:t xml:space="preserve"> before sonication</w:t>
      </w:r>
      <w:r w:rsidR="35F84959" w:rsidRPr="5511DA03">
        <w:rPr>
          <w:rFonts w:ascii="Times New Roman" w:hAnsi="Times New Roman" w:cs="Times New Roman"/>
          <w:lang w:val="en-US"/>
        </w:rPr>
        <w:t xml:space="preserve"> with total detachment indicated as 100 %</w:t>
      </w:r>
      <w:r w:rsidR="64793829" w:rsidRPr="5511DA03">
        <w:rPr>
          <w:rFonts w:ascii="Times New Roman" w:hAnsi="Times New Roman" w:cs="Times New Roman"/>
          <w:lang w:val="en-US"/>
        </w:rPr>
        <w:t>.</w:t>
      </w:r>
    </w:p>
    <w:p w14:paraId="167C2E81" w14:textId="77777777" w:rsidR="009D4B16" w:rsidRDefault="009D4B16" w:rsidP="006923A2">
      <w:pPr>
        <w:jc w:val="both"/>
        <w:rPr>
          <w:rFonts w:ascii="Times New Roman" w:hAnsi="Times New Roman" w:cs="Times New Roman"/>
        </w:rPr>
      </w:pPr>
    </w:p>
    <w:p w14:paraId="6FA0879D" w14:textId="20E20372" w:rsidR="008C5F06" w:rsidRDefault="008C5F06" w:rsidP="006923A2">
      <w:pPr>
        <w:jc w:val="both"/>
      </w:pPr>
    </w:p>
    <w:p w14:paraId="71BB8871" w14:textId="77777777" w:rsidR="009D4B16" w:rsidRPr="008B18CF" w:rsidRDefault="009D4B16" w:rsidP="006923A2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686C1DEA" w14:textId="6DC8B8FB" w:rsidR="002778C6" w:rsidRPr="0098324E" w:rsidRDefault="0056734B" w:rsidP="002778C6">
      <w:pPr>
        <w:rPr>
          <w:lang w:val="da-DK"/>
        </w:rPr>
      </w:pPr>
      <w:r>
        <w:rPr>
          <w:noProof/>
          <w:color w:val="000000"/>
          <w:sz w:val="22"/>
          <w:szCs w:val="22"/>
        </w:rPr>
        <w:lastRenderedPageBreak/>
        <w:drawing>
          <wp:inline distT="0" distB="0" distL="0" distR="0" wp14:anchorId="6F7584A7" wp14:editId="364DFC50">
            <wp:extent cx="5731510" cy="4121150"/>
            <wp:effectExtent l="0" t="0" r="0" b="6350"/>
            <wp:docPr id="137089567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0895676" name="Picture 137089567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2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F3DCB" w14:textId="63CABDDD" w:rsidR="00F25F86" w:rsidRDefault="00635EC0" w:rsidP="468FA8A0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8543C2"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  <w:t xml:space="preserve">Supplementary </w:t>
      </w:r>
      <w:r w:rsidRPr="5861DA11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Figure</w:t>
      </w:r>
      <w:r w:rsidR="0098324E" w:rsidRPr="008F5A75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 </w:t>
      </w:r>
      <w:r w:rsidR="009A11A2">
        <w:rPr>
          <w:rFonts w:ascii="Times New Roman" w:eastAsia="Times New Roman" w:hAnsi="Times New Roman" w:cs="Times New Roman" w:hint="eastAsia"/>
          <w:b/>
          <w:bCs/>
          <w:color w:val="000000"/>
          <w:kern w:val="0"/>
          <w14:ligatures w14:val="none"/>
        </w:rPr>
        <w:t>7</w:t>
      </w:r>
      <w:r w:rsidR="008543C2" w:rsidRPr="468FA8A0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t>.</w:t>
      </w:r>
      <w:r w:rsidR="0098324E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</w:t>
      </w:r>
      <w:r w:rsidR="00E3531F" w:rsidRPr="002778C6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>S</w:t>
      </w:r>
      <w:r w:rsidR="0098324E" w:rsidRPr="002778C6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econd independent experiment </w:t>
      </w:r>
      <w:r w:rsidR="00E3531F" w:rsidRPr="002778C6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>on</w:t>
      </w:r>
      <w:r w:rsidR="0098324E" w:rsidRPr="002778C6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 invasion </w:t>
      </w:r>
      <w:r w:rsidR="00353D46">
        <w:rPr>
          <w:rFonts w:ascii="Times New Roman" w:eastAsia="Times New Roman" w:hAnsi="Times New Roman" w:cs="Times New Roman" w:hint="eastAsia"/>
          <w:b/>
          <w:bCs/>
          <w:color w:val="000000"/>
          <w:kern w:val="0"/>
          <w14:ligatures w14:val="none"/>
        </w:rPr>
        <w:t>tolerance</w:t>
      </w:r>
      <w:r w:rsidR="0098324E" w:rsidRPr="002778C6">
        <w:rPr>
          <w:rFonts w:ascii="Times New Roman" w:eastAsia="Times New Roman" w:hAnsi="Times New Roman" w:cs="Times New Roman"/>
          <w:b/>
          <w:bCs/>
          <w:color w:val="000000"/>
          <w:kern w:val="0"/>
          <w14:ligatures w14:val="none"/>
        </w:rPr>
        <w:t xml:space="preserve"> of mono- and multispecies biofilms. </w:t>
      </w:r>
      <w:r w:rsidR="0098324E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T</w:t>
      </w:r>
      <w:r w:rsidR="0098324E" w:rsidRPr="003C2E93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otal biofilm cell numbers (left panel)</w:t>
      </w:r>
      <w:r w:rsidR="0098324E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</w:t>
      </w:r>
      <w:r w:rsidR="0098324E" w:rsidRPr="00FC1507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in mono- and multispecies communities</w:t>
      </w:r>
      <w:r w:rsidR="0098324E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with and without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/>
          <w:kern w:val="0"/>
          <w14:ligatures w14:val="none"/>
        </w:rPr>
        <w:t xml:space="preserve">P.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 w:themeColor="text1"/>
        </w:rPr>
        <w:t>tunicata</w:t>
      </w:r>
      <w:r w:rsidR="0098324E" w:rsidRPr="00FC1507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invasion. P</w:t>
      </w:r>
      <w:r w:rsidR="00F17604">
        <w:rPr>
          <w:rFonts w:ascii="Times New Roman" w:eastAsia="Times New Roman" w:hAnsi="Times New Roman" w:cs="Times New Roman" w:hint="eastAsia"/>
          <w:color w:val="000000"/>
          <w:kern w:val="0"/>
          <w14:ligatures w14:val="none"/>
        </w:rPr>
        <w:t>roportion</w:t>
      </w:r>
      <w:r w:rsidR="0098324E" w:rsidRPr="00FC1507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of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/>
          <w:kern w:val="0"/>
          <w14:ligatures w14:val="none"/>
        </w:rPr>
        <w:t xml:space="preserve">P.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 w:themeColor="text1"/>
        </w:rPr>
        <w:t>tunicata</w:t>
      </w:r>
      <w:r w:rsidR="0098324E" w:rsidRPr="00FC1507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invasion</w:t>
      </w:r>
      <w:r w:rsidR="0098324E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(right panel)</w:t>
      </w:r>
      <w:r w:rsidR="0098324E" w:rsidRPr="00FC1507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in mono- and multispecies communities. Non-invaded </w:t>
      </w:r>
      <w:r w:rsidR="67EB8B8E" w:rsidRPr="468FA8A0">
        <w:rPr>
          <w:rFonts w:ascii="Times New Roman" w:eastAsia="Times New Roman" w:hAnsi="Times New Roman" w:cs="Times New Roman"/>
          <w:color w:val="000000" w:themeColor="text1"/>
        </w:rPr>
        <w:t xml:space="preserve">non-added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 w:themeColor="text1"/>
        </w:rPr>
        <w:t>P. tunicata</w:t>
      </w:r>
      <w:r w:rsidR="0098324E" w:rsidRPr="468FA8A0">
        <w:rPr>
          <w:rFonts w:ascii="Times New Roman" w:eastAsia="Times New Roman" w:hAnsi="Times New Roman" w:cs="Times New Roman"/>
          <w:color w:val="000000" w:themeColor="text1"/>
        </w:rPr>
        <w:t>); Invaded communities (</w:t>
      </w:r>
      <w:r w:rsidR="0AE57C8B" w:rsidRPr="468FA8A0">
        <w:rPr>
          <w:rFonts w:ascii="Times New Roman" w:eastAsia="Times New Roman" w:hAnsi="Times New Roman" w:cs="Times New Roman"/>
          <w:color w:val="000000" w:themeColor="text1"/>
        </w:rPr>
        <w:t>added</w:t>
      </w:r>
      <w:r w:rsidR="0098324E" w:rsidRPr="468FA8A0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 w:themeColor="text1"/>
        </w:rPr>
        <w:t>P. tunicata</w:t>
      </w:r>
      <w:r w:rsidR="0098324E" w:rsidRPr="468FA8A0">
        <w:rPr>
          <w:rFonts w:ascii="Times New Roman" w:eastAsia="Times New Roman" w:hAnsi="Times New Roman" w:cs="Times New Roman"/>
          <w:color w:val="000000" w:themeColor="text1"/>
        </w:rPr>
        <w:t xml:space="preserve">). </w:t>
      </w:r>
      <w:r w:rsidR="00774A70" w:rsidRPr="468FA8A0">
        <w:rPr>
          <w:rFonts w:ascii="Times New Roman" w:eastAsia="Times New Roman" w:hAnsi="Times New Roman" w:cs="Times New Roman"/>
          <w:color w:val="000000" w:themeColor="text1"/>
        </w:rPr>
        <w:t xml:space="preserve">Error bars represent mean ± standard deviation (n = 3). </w:t>
      </w:r>
      <w:r w:rsidR="0098324E" w:rsidRPr="468FA8A0">
        <w:rPr>
          <w:rFonts w:ascii="Times New Roman" w:eastAsia="Times New Roman" w:hAnsi="Times New Roman" w:cs="Times New Roman"/>
          <w:color w:val="000000" w:themeColor="text1"/>
        </w:rPr>
        <w:t xml:space="preserve">The different letters above each bar in right panel indicate statistically significant differences determined by two-way ANOVA (Tukey’s studentized range test, </w:t>
      </w:r>
      <w:r w:rsidR="0098324E" w:rsidRPr="468FA8A0">
        <w:rPr>
          <w:rFonts w:ascii="Times New Roman" w:eastAsia="Times New Roman" w:hAnsi="Times New Roman" w:cs="Times New Roman"/>
          <w:i/>
          <w:iCs/>
          <w:color w:val="000000" w:themeColor="text1"/>
        </w:rPr>
        <w:t>p</w:t>
      </w:r>
      <w:r w:rsidR="0098324E" w:rsidRPr="468FA8A0">
        <w:rPr>
          <w:rFonts w:ascii="Times New Roman" w:eastAsia="Times New Roman" w:hAnsi="Times New Roman" w:cs="Times New Roman"/>
          <w:color w:val="000000" w:themeColor="text1"/>
        </w:rPr>
        <w:t xml:space="preserve"> &lt; 0.05).</w:t>
      </w:r>
      <w:r w:rsidR="00774A70" w:rsidRPr="468FA8A0">
        <w:rPr>
          <w:rFonts w:ascii="Times New Roman" w:eastAsia="Times New Roman" w:hAnsi="Times New Roman" w:cs="Times New Roman"/>
          <w:color w:val="000000" w:themeColor="text1"/>
        </w:rPr>
        <w:t xml:space="preserve"> Data from three biological replicates, each with three technical replicates</w:t>
      </w:r>
    </w:p>
    <w:p w14:paraId="5331749D" w14:textId="77777777" w:rsidR="007A6E6B" w:rsidRDefault="007A6E6B" w:rsidP="468FA8A0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3D17C2D1" w14:textId="77777777" w:rsidR="007A6E6B" w:rsidRDefault="007A6E6B" w:rsidP="468FA8A0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4328AFE5" w14:textId="77777777" w:rsidR="007A6E6B" w:rsidRDefault="007A6E6B" w:rsidP="468FA8A0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6B4986C9" w14:textId="77777777" w:rsidR="007A6E6B" w:rsidRDefault="007A6E6B" w:rsidP="468FA8A0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</w:p>
    <w:p w14:paraId="78DB98BE" w14:textId="77777777" w:rsidR="003B05C5" w:rsidRDefault="003B05C5" w:rsidP="007A6E6B">
      <w:pPr>
        <w:rPr>
          <w:rFonts w:ascii="Times New Roman" w:hAnsi="Times New Roman" w:cs="Times New Roman"/>
          <w:b/>
          <w:bCs/>
        </w:rPr>
      </w:pPr>
    </w:p>
    <w:p w14:paraId="0915B9FB" w14:textId="77777777" w:rsidR="003B05C5" w:rsidRDefault="003B05C5" w:rsidP="007A6E6B">
      <w:pPr>
        <w:rPr>
          <w:rFonts w:ascii="Times New Roman" w:hAnsi="Times New Roman" w:cs="Times New Roman"/>
          <w:b/>
          <w:bCs/>
        </w:rPr>
      </w:pPr>
    </w:p>
    <w:p w14:paraId="6FDDF0C5" w14:textId="23C0F5C7" w:rsidR="5511DA03" w:rsidRDefault="5511DA03" w:rsidP="5511DA03">
      <w:pPr>
        <w:rPr>
          <w:rFonts w:ascii="Times New Roman" w:hAnsi="Times New Roman" w:cs="Times New Roman"/>
          <w:b/>
          <w:bCs/>
        </w:rPr>
      </w:pPr>
    </w:p>
    <w:p w14:paraId="50F301F1" w14:textId="56E6DDC6" w:rsidR="007A6E6B" w:rsidRPr="004F4932" w:rsidRDefault="4F0DCDA3" w:rsidP="5511DA03">
      <w:pPr>
        <w:rPr>
          <w:rFonts w:ascii="Times New Roman" w:hAnsi="Times New Roman" w:cs="Times New Roman"/>
          <w:b/>
          <w:bCs/>
          <w:sz w:val="26"/>
          <w:szCs w:val="26"/>
        </w:rPr>
      </w:pPr>
      <w:r w:rsidRPr="004F4932">
        <w:rPr>
          <w:rFonts w:ascii="Times New Roman" w:hAnsi="Times New Roman" w:cs="Times New Roman"/>
          <w:b/>
          <w:bCs/>
          <w:sz w:val="26"/>
          <w:szCs w:val="26"/>
        </w:rPr>
        <w:lastRenderedPageBreak/>
        <w:t>Suppleme</w:t>
      </w:r>
      <w:r w:rsidR="6952C118" w:rsidRPr="004F4932">
        <w:rPr>
          <w:rFonts w:ascii="Times New Roman" w:hAnsi="Times New Roman" w:cs="Times New Roman"/>
          <w:b/>
          <w:bCs/>
          <w:sz w:val="26"/>
          <w:szCs w:val="26"/>
        </w:rPr>
        <w:t>n</w:t>
      </w:r>
      <w:r w:rsidRPr="004F4932">
        <w:rPr>
          <w:rFonts w:ascii="Times New Roman" w:hAnsi="Times New Roman" w:cs="Times New Roman"/>
          <w:b/>
          <w:bCs/>
          <w:sz w:val="26"/>
          <w:szCs w:val="26"/>
        </w:rPr>
        <w:t>tary table</w:t>
      </w:r>
      <w:r w:rsidR="0A5D843F" w:rsidRPr="004F4932">
        <w:rPr>
          <w:rFonts w:ascii="Times New Roman" w:hAnsi="Times New Roman" w:cs="Times New Roman"/>
          <w:b/>
          <w:bCs/>
          <w:sz w:val="26"/>
          <w:szCs w:val="26"/>
        </w:rPr>
        <w:t>s</w:t>
      </w:r>
    </w:p>
    <w:p w14:paraId="387074CE" w14:textId="5817734C" w:rsidR="007A6E6B" w:rsidRDefault="4F0DCDA3" w:rsidP="5511DA03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4F4932">
        <w:rPr>
          <w:rFonts w:ascii="Times New Roman" w:eastAsia="Times New Roman" w:hAnsi="Times New Roman" w:cs="Times New Roman"/>
          <w:b/>
          <w:bCs/>
          <w:color w:val="000000" w:themeColor="text1"/>
        </w:rPr>
        <w:t>Supplementary Table 1</w:t>
      </w:r>
      <w:r w:rsidRPr="5511DA03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C4965E8" w:rsidRPr="5511DA03">
        <w:rPr>
          <w:rFonts w:ascii="Times New Roman" w:eastAsia="Times New Roman" w:hAnsi="Times New Roman" w:cs="Times New Roman"/>
          <w:color w:val="000000" w:themeColor="text1"/>
        </w:rPr>
        <w:t xml:space="preserve">List of marine isolates used in this study. </w:t>
      </w:r>
    </w:p>
    <w:tbl>
      <w:tblPr>
        <w:tblW w:w="9415" w:type="dxa"/>
        <w:tblLook w:val="04A0" w:firstRow="1" w:lastRow="0" w:firstColumn="1" w:lastColumn="0" w:noHBand="0" w:noVBand="1"/>
      </w:tblPr>
      <w:tblGrid>
        <w:gridCol w:w="1410"/>
        <w:gridCol w:w="4215"/>
        <w:gridCol w:w="2424"/>
        <w:gridCol w:w="1366"/>
      </w:tblGrid>
      <w:tr w:rsidR="00B54A67" w:rsidRPr="00B54A67" w14:paraId="58457985" w14:textId="77777777" w:rsidTr="004F4932">
        <w:trPr>
          <w:trHeight w:val="302"/>
        </w:trPr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880D2C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Strain</w:t>
            </w:r>
          </w:p>
        </w:tc>
        <w:tc>
          <w:tcPr>
            <w:tcW w:w="42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2123E80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16S ID</w:t>
            </w:r>
          </w:p>
        </w:tc>
        <w:tc>
          <w:tcPr>
            <w:tcW w:w="2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73C1EA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WGS accession</w:t>
            </w:r>
          </w:p>
        </w:tc>
        <w:tc>
          <w:tcPr>
            <w:tcW w:w="13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86FE8D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Reference</w:t>
            </w:r>
          </w:p>
        </w:tc>
      </w:tr>
      <w:tr w:rsidR="00B54A67" w:rsidRPr="00B54A67" w14:paraId="2AB391F7" w14:textId="77777777" w:rsidTr="004F4932">
        <w:trPr>
          <w:trHeight w:val="302"/>
        </w:trPr>
        <w:tc>
          <w:tcPr>
            <w:tcW w:w="14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C53BA3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009</w:t>
            </w:r>
          </w:p>
        </w:tc>
        <w:tc>
          <w:tcPr>
            <w:tcW w:w="421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31C5E3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bacillus kuroshimensis</w:t>
            </w:r>
          </w:p>
        </w:tc>
        <w:tc>
          <w:tcPr>
            <w:tcW w:w="242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6F1D557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6926ED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1CC0B6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F3725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01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775E7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riestia abyssa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3DCEF5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3971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38F872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DDBE9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04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E66B3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C5904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3CD3A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D48138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41B25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04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62DFF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BA347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7CC96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6B691C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2972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05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0CD2E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D54509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C654F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0E1D2D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23C8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1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9EA3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naer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B8A7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1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M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F18E0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97C305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6191F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8813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B774AA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03A27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6BC5F9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57E25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92B7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Kocu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825F8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96A17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540907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AC012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B4A16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28A96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F7BDF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995DEB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F4041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4EE4A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9BC965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9D3F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F04D3E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8DB6A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A5B4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Nitratireductor aquimarin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B8980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1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YD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ACDF7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814820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424DA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AA393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01845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3E1E1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716E40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CD89E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6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2F6B2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FA8B0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B3B44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044E63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35AB4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7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F9272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1BF1E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1C21A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E9D958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412CF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A4_17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67D1A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Dermacocc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D7B69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83BAA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C16C8E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7E409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3_01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80FE4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A685F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6DD1D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7A26E9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5B2B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07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46C35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E5935D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53384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90370B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7A0B5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17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12236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uricaud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94219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1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P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D957A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EC83BC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06E86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19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0F8B4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lteromona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9AA0E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N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1BF66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3AAF06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B5A1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19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AC727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BCE25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42E7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83C90E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D577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19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54ADD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ibrio algino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9BEEC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M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2464D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BEEA5C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90964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D4_31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E14AB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81213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ZA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E4070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214D0A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59D3D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0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220E6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ulbifer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095C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R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6743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6B122E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9631E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0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050F1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88997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74D23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0A3B40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93F39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0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4F0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FDFB3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9A330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663C79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3D9A3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528A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9D455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7A78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B15948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ED3A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D9267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E8B2F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T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26D71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1E709C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EEA68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76589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uege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5FAE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K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97496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4D0979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6F9EB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29AB6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Salipig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72671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YX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E91B7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166FC4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53C45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9FDA3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icrococcus lute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2C2EB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J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08CB2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05F109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E9DAF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F4_14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82B43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AA524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I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23E6E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31E1E4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0BC89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2_00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1C40D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owens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FBE11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2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H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F66F7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4FD4BB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7CC75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2_00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9036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2F33F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8908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D78F42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4E2F3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2_00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76AC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4BA06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54C0E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EA40ED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3C13C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2_01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D074D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owens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430B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H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134DF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3C3204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DB55A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2_04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72D7C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owens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8CB3D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G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DD243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267A82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BA3CE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3_00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BE4B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CDE43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B7E8B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7A7B1C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AB64D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lastRenderedPageBreak/>
              <w:t>ABH3_00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48898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arenilitor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9734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E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BC161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388733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5C78E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3_01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96798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4CF6A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5F3D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E78146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BA003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1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A6538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Qipengyuania flav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A6913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O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1DEF7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BF579E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B27B8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1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3A671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Thalassospira profundimar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7C192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DEF8A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D4F67E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517F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1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9399B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Hal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92B93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C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D8CD7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A32C26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521E1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2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5997B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arenilitor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C5A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B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47A93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FB3587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5897B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4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C177C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bacillus litora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A8961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F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927C3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BA2048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559FF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4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E61B8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Tritonibacter mo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E3CBB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WA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0A065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668920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95AA5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4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B4443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arinobacter xestospongiae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DB972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Z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43498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7F8DF1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B6725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4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4DCAC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arinobact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EB8877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DEF20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A546E1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939E0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5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21FAC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hodococcus ruber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BC786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3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Y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6358D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3889A5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101DB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H4_07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51D8C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Cytobacillus koch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52BE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E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D1BE9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DDEB2E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96D75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I3_01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D04B0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urei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63AA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A473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02631D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8156E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I4_06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F09F3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Dermacocc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95F8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A1903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1AB5C8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54121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I4_07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46497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56D57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481DC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80689A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A26F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J2_03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86F10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35E18C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1A965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10116B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DCBEA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J3_00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8A58B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A8E9D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1E8C8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A1B6C8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0585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2_03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DB06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8312B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70DEA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216251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1FADD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2_03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5DFF4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312BA7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644E2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62D9CB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9B0DF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2_03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74D38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73D0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5C76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8BAD98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E3186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2_03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2C783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561E1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CC53E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C9592A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389E8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3_00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26BCF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FAB5E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2084D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428DEF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2833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3_01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54B08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denitrifican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8E763E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5B005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E61181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FDE5E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0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6A59D1" w14:textId="262A2213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Tritonibacter mo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12B2D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63668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B64FA1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E61C6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0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DC3A1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ulbifer varia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71921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XF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FD95B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6185E0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DA830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0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E121A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E50EA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F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6FC65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11E7EB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DD1B3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2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6B29C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8F766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BD818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73499E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F0238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2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908F6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7CA80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48280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0A3898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018C2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2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69E44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D4A41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A7F66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504F0B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0EDC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0E68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A4979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58BAD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14B093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94A80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FEE9D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owens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52D67E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FB572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86DE1B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ACAC7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60266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ibrio algino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709E6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79318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256370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79AD0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EFED8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ibrio algino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E9F77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C7856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D6112C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89191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94B7F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E7C48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6AFC6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49626C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1B6A4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C8E43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seudoalteromonas ruthenic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92791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A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3C1FA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159156F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5A581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F336B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rotiferian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0BF23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57C0E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DB12A3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C1CF7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3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40051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seudoalteromonas ruthenic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F9877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Z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CDCFF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1906CB1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ADBC9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4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8348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B6F7F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52F17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D546CD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AAB95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4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94A24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seudoalteromonas ruthenic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3C9AC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Y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0BB61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A5F3CE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E1271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5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A557C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CDBCF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D65A9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54AF6D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B0848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5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D7CB6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Vibrio owens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02CD9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958CE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38316A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ECAB8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6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7CA1C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B38C8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22E39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04D1E8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0951A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lastRenderedPageBreak/>
              <w:t>ABM4_06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8F0C2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82ABCA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0552F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F07FAC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9A105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6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71C2E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seudoalteromonas ruthenic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4CD0D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W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F556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86C24D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2CA44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6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A6CE3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57C7DC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9B147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53DBBF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CF2F1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6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4F5CE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>urei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47C6EA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6F62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3FC0B2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5FBF8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7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427F1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C0425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BD01D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D60BB9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4437D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9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1F5C8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vibrio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6DA8C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F043A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AD54F0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0A03E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9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44594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Dermacocc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689E4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C5CE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A91BD8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46A20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09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C2CD9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4CC09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84B14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1F480E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071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A1DD3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2EB17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5AA83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2F7DC2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02E55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25A50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uege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F4F53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V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70C3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2E9B5E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C4DB5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1F946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AAF2DA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3373A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2B7F16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505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D3DB5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Leisinger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66908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U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C3B9B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D69D6E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B3D88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87698C" w14:textId="22A7E839" w:rsidR="00B54A67" w:rsidRPr="00B54A67" w:rsidRDefault="38C393A4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Leisinger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222C5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0B312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3115BF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6609B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8EF14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100B0D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84E35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80F70D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02D04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0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FD05B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4B02A8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B1DA4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8981DD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68D7E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1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2F6CB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8EC09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7FEC4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B9BCFC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BD5D8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1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8F1A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F36C0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8551B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C41962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7E4B3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M4_19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18AC5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uege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8DB70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4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T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275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A93F10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2AC1A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Q3_00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492F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urei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A8C5D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B9C3A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E8A4D7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9364A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Q3_01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8927D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ulbifer varia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D4D96C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A5DFE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3AC4F7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CADE2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Q4_06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B9EEE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ulbifer varia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C7303D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927C0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FBEC6E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72448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3_01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BAD76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urei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B2FAB7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48FA8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411A2B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E28EC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0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8C148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Bacillus thuriengens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A3AC2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L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104AC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BF9F40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9CFC7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0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8DFF8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ycoplan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E060E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O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F361C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546335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14160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0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9EB23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warner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19797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N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55DE8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95B10E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2C4BB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0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61DE1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ossellomore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F1ECB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M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12267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548ECFD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A44E0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0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53244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62836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589D1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1BCE73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C7970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1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FA15C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monas litopenae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867DB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L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9156D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15AFFED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E3D6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1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85B8B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ossellomore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F4D36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K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F50E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34E17E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CF81A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1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DA27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D9FF6B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287CF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4E0759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F8819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1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8F607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etabacillus endolith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7B4AB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VEN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F216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A74168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0BABD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4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CB773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Anaerobacill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FC3DE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J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E099A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89497C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9117F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06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51B0F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4E77E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59BC2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206CA6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8EDB0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15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753E1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D7CD8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F3E0D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1484EE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8F301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31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4294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naer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1A168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G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DF9AF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143244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0863C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31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E81A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C50654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9098C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AC225B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D4756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32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93C5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naer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8D484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5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K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AF1F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65A2125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2EB1A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R4_32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62466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  <w:t>Alkalihalobacill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295A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C3B2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584057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A66A4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T3_00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48C58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ureilyticu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5F464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19314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CBB238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D2D1E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T4_08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CAF6F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taphylococc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B3E95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0CCA5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30B6A6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4DD2A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1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97DCE9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CBC49E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4292E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4E44220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FE0F9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1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A8FEB5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A3F51D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F0A8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65AE13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DA54D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lastRenderedPageBreak/>
              <w:t>ABV2_01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F57DF8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E494D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2FF87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4333F2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7DDBF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1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6D1B74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05025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36A3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0FFE50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9AFC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2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AA2B02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8F586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3E459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D95F51E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031CF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2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7AB8CD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EBF45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0AC0D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20D440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E94C1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2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1950DE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5D9F6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B87FD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726B2E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F6BF9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2_03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20ECE8" w14:textId="77777777" w:rsidR="00B54A67" w:rsidRPr="00766C06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F2FF7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3E39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3F5C31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AAF8C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3_00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17ADF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uege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509A5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YP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3D691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63F85B3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4A467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3_00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7EE9E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arenilitor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BC8B15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30675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705DC0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D0A0E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3_02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B8A54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arenilitor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42680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9CF23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2F1776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D62E5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2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BD865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seudoaltero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F81BA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B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49EC0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D9E7AE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7E8B9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2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BE5CF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Epibacterium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9614C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VA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A748B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6A72F5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DF21D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2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21975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warner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2CC96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3692B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2C27F34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D0647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2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AA073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warner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58057E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D761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61BC54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96B31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2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62782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pasteur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6E19A1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D9E46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4E94AC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6C967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07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D5A40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Ruegeria denitrifican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B22B6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37273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3A768EE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E71C5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4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374A9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Staphylococcus pasteur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89331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XA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7AC8D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919925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552EB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EE643E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lteromona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5E9A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E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02A25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201BFC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F945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BB39D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Alteromonas macleodii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836DB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Z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15BD0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EC08C9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2760B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B6B03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alini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6A4413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C2804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1C4E3F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DE8AC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7E827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Bacillus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2699D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E9CF5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3ECFB0B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6AA25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E3077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A510A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7BF82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401173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6791E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6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558B5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ulbifer variabil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1BE78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M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8D68F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3DE3521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E53F8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C2D2B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icrobulbifer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1BDD8C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0F3E8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1BE7690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A9116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5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0D4AC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Bacillus thuringiensis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6B381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7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YO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54654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0D43CA59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D7526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7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7FDB1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Microbacterium testaceum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C3313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8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L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42FF2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904216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B674D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7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AE863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Brevundi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A8D71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69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K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51B11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9FC36E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82B9B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0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1BBC5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esobacill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60F35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0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J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64A43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36C17ECD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D432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1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AA395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ueger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DDAB8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1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TI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09886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7AA016F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2A5398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D5AEE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seudomonas luteol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27B86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2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Y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D997C5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2A3F0AB7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9DD69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3F8A5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Mesobacill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BC51F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3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X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A118B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F762785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8AD23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AF699D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Roseibium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096962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1CC9C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01A003DC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6EAB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F645D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Saccharospirillum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9FEB7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4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UW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18F5F1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1586A0D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C0B23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7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81B0A9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A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39B7E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50096F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F89BEE3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D651A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8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07F1F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ontibacill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854FF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5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UBLJ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5907B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  <w:tr w:rsidR="00B54A67" w:rsidRPr="00B54A67" w14:paraId="4C047342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6CE846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189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17AF2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Brevundimona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C13BDF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22AAF0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6C02B24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C67C0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312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91C6B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Halobacillus 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3373F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F4663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747992BA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F687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313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D7D9D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Catenococcus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sp. 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DC7FE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238A3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1961C598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FEDF5B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314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CB9494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8FD026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314CF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515E947F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E61E5A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V4_315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273D22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Vibrio 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BE8890" w14:textId="77777777" w:rsidR="00B54A67" w:rsidRPr="00B54A67" w:rsidRDefault="00B54A67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89F3E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</w:p>
        </w:tc>
      </w:tr>
      <w:tr w:rsidR="00B54A67" w:rsidRPr="00B54A67" w14:paraId="2226D206" w14:textId="77777777" w:rsidTr="004F4932">
        <w:trPr>
          <w:trHeight w:val="302"/>
        </w:trPr>
        <w:tc>
          <w:tcPr>
            <w:tcW w:w="1410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noWrap/>
            <w:hideMark/>
          </w:tcPr>
          <w:p w14:paraId="3473B31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BX4_074</w:t>
            </w:r>
          </w:p>
        </w:tc>
        <w:tc>
          <w:tcPr>
            <w:tcW w:w="4215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noWrap/>
            <w:hideMark/>
          </w:tcPr>
          <w:p w14:paraId="55AA42DC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Priestia 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sp.</w:t>
            </w:r>
          </w:p>
        </w:tc>
        <w:tc>
          <w:tcPr>
            <w:tcW w:w="2424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noWrap/>
            <w:hideMark/>
          </w:tcPr>
          <w:p w14:paraId="7C539CF7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67886"/>
                <w:kern w:val="0"/>
                <w:u w:val="single"/>
                <w14:ligatures w14:val="none"/>
              </w:rPr>
            </w:pPr>
            <w:hyperlink r:id="rId76" w:history="1">
              <w:r w:rsidRPr="5511DA03">
                <w:rPr>
                  <w:rFonts w:ascii="Times New Roman" w:eastAsia="Times New Roman" w:hAnsi="Times New Roman" w:cs="Times New Roman"/>
                  <w:color w:val="467886"/>
                  <w:kern w:val="0"/>
                  <w:u w:val="single"/>
                  <w14:ligatures w14:val="none"/>
                </w:rPr>
                <w:t>JBSWYN000000000</w:t>
              </w:r>
            </w:hyperlink>
          </w:p>
        </w:tc>
        <w:tc>
          <w:tcPr>
            <w:tcW w:w="1366" w:type="dxa"/>
            <w:tcBorders>
              <w:top w:val="nil"/>
              <w:left w:val="nil"/>
              <w:bottom w:val="single" w:sz="12" w:space="0" w:color="000000" w:themeColor="text1"/>
              <w:right w:val="nil"/>
            </w:tcBorders>
            <w:noWrap/>
            <w:hideMark/>
          </w:tcPr>
          <w:p w14:paraId="2EB99F73" w14:textId="77777777" w:rsidR="00B54A67" w:rsidRPr="00B54A67" w:rsidRDefault="7D6A1C2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his study</w:t>
            </w:r>
            <w:r w:rsidRPr="5511DA03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14:ligatures w14:val="none"/>
              </w:rPr>
              <w:t>1</w:t>
            </w:r>
          </w:p>
        </w:tc>
      </w:tr>
    </w:tbl>
    <w:p w14:paraId="2773A071" w14:textId="6F9857DD" w:rsidR="00EA32C7" w:rsidRDefault="5A5EA79A" w:rsidP="5511DA03">
      <w:pPr>
        <w:spacing w:before="100" w:beforeAutospacing="1" w:after="240" w:line="240" w:lineRule="auto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5511DA03">
        <w:rPr>
          <w:rFonts w:ascii="Times New Roman" w:eastAsia="Times New Roman" w:hAnsi="Times New Roman" w:cs="Times New Roman"/>
          <w:color w:val="000000" w:themeColor="text1"/>
          <w:vertAlign w:val="superscript"/>
          <w:lang w:val="en-US"/>
        </w:rPr>
        <w:t>1</w:t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ese strains are currently </w:t>
      </w:r>
      <w:r w:rsidR="4CFF968B"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>in</w:t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review process for a genome announcement manuscript.</w:t>
      </w:r>
    </w:p>
    <w:p w14:paraId="75992C45" w14:textId="6445A196" w:rsidR="007E7BF6" w:rsidRDefault="72FA38B0" w:rsidP="5511DA03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</w:pPr>
      <w:r w:rsidRPr="5511DA03">
        <w:rPr>
          <w:rFonts w:ascii="Times New Roman" w:eastAsia="Times New Roman" w:hAnsi="Times New Roman" w:cs="Times New Roman"/>
          <w:b/>
          <w:bCs/>
          <w:color w:val="000000" w:themeColor="text1"/>
          <w:lang w:val="en-US"/>
        </w:rPr>
        <w:lastRenderedPageBreak/>
        <w:t>Supplementary Table 2</w:t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2685D3BA" w:rsidRPr="004F4932">
        <w:rPr>
          <w:rFonts w:ascii="Times New Roman" w:eastAsia="Times New Roman" w:hAnsi="Times New Roman" w:cs="Times New Roman"/>
          <w:color w:val="000000" w:themeColor="text1"/>
          <w:lang w:val="en-US"/>
        </w:rPr>
        <w:t>S</w:t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>trains</w:t>
      </w:r>
      <w:r w:rsidR="25A76561"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used </w:t>
      </w:r>
      <w:r w:rsidR="056E1B72"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for chromosomal tagging of </w:t>
      </w:r>
      <w:r w:rsidR="056E1B72" w:rsidRPr="004F4932">
        <w:rPr>
          <w:rFonts w:ascii="Times New Roman" w:eastAsia="Times New Roman" w:hAnsi="Times New Roman" w:cs="Times New Roman"/>
          <w:i/>
          <w:iCs/>
          <w:color w:val="000000" w:themeColor="text1"/>
          <w:lang w:val="en-US"/>
        </w:rPr>
        <w:t xml:space="preserve">Pseudoalteromonas tunicata </w:t>
      </w:r>
      <w:r w:rsidR="056E1B72"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>D2 (</w:t>
      </w:r>
      <w:r w:rsidR="056E1B72" w:rsidRPr="004F4932">
        <w:rPr>
          <w:rFonts w:ascii="Times New Roman" w:eastAsia="Times New Roman" w:hAnsi="Times New Roman" w:cs="Times New Roman"/>
          <w:i/>
          <w:iCs/>
          <w:color w:val="000000" w:themeColor="text1"/>
          <w:lang w:val="en-US"/>
        </w:rPr>
        <w:t>P. tunicata</w:t>
      </w:r>
      <w:r w:rsidR="056E1B72"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). </w:t>
      </w:r>
    </w:p>
    <w:tbl>
      <w:tblPr>
        <w:tblW w:w="8931" w:type="dxa"/>
        <w:tblLook w:val="04A0" w:firstRow="1" w:lastRow="0" w:firstColumn="1" w:lastColumn="0" w:noHBand="0" w:noVBand="1"/>
      </w:tblPr>
      <w:tblGrid>
        <w:gridCol w:w="1770"/>
        <w:gridCol w:w="2250"/>
        <w:gridCol w:w="3585"/>
        <w:gridCol w:w="1326"/>
      </w:tblGrid>
      <w:tr w:rsidR="007E7BF6" w:rsidRPr="007E7BF6" w14:paraId="4373C795" w14:textId="77777777" w:rsidTr="004F4932">
        <w:trPr>
          <w:trHeight w:val="320"/>
        </w:trPr>
        <w:tc>
          <w:tcPr>
            <w:tcW w:w="17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895AEEC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Strain</w:t>
            </w:r>
          </w:p>
        </w:tc>
        <w:tc>
          <w:tcPr>
            <w:tcW w:w="2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64500E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Plasmid</w:t>
            </w:r>
          </w:p>
        </w:tc>
        <w:tc>
          <w:tcPr>
            <w:tcW w:w="35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05FE507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Features</w:t>
            </w:r>
          </w:p>
        </w:tc>
        <w:tc>
          <w:tcPr>
            <w:tcW w:w="1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E22360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Reference</w:t>
            </w:r>
          </w:p>
        </w:tc>
      </w:tr>
      <w:tr w:rsidR="5511DA03" w14:paraId="7E4F94A6" w14:textId="77777777" w:rsidTr="004F4932">
        <w:trPr>
          <w:trHeight w:val="340"/>
        </w:trPr>
        <w:tc>
          <w:tcPr>
            <w:tcW w:w="1770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20E4A55A" w14:textId="2A4C000B" w:rsidR="26D18D39" w:rsidRPr="004F4932" w:rsidRDefault="26D18D39" w:rsidP="004F4932">
            <w:pPr>
              <w:spacing w:line="240" w:lineRule="auto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</w:t>
            </w:r>
            <w:r w:rsidR="5D1DB626" w:rsidRPr="004F4932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 xml:space="preserve">. </w:t>
            </w: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tunicata</w:t>
            </w:r>
          </w:p>
        </w:tc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37BB6CA1" w14:textId="61EBE131" w:rsidR="5511DA03" w:rsidRPr="004F4932" w:rsidRDefault="5511DA03" w:rsidP="004F4932">
            <w:pPr>
              <w:spacing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3585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6DB4F9E3" w14:textId="4481DD9E" w:rsidR="5511DA03" w:rsidRPr="004F4932" w:rsidRDefault="26D18D39" w:rsidP="004F49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5511DA03">
              <w:rPr>
                <w:rFonts w:ascii="Times New Roman" w:eastAsia="Times New Roman" w:hAnsi="Times New Roman" w:cs="Times New Roman"/>
                <w:color w:val="000000" w:themeColor="text1"/>
              </w:rPr>
              <w:t>Wild-type strain</w:t>
            </w:r>
          </w:p>
        </w:tc>
        <w:tc>
          <w:tcPr>
            <w:tcW w:w="1326" w:type="dxa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2DEA5FE2" w14:textId="08CA331C" w:rsidR="4D730BC1" w:rsidRPr="004F4932" w:rsidRDefault="4D730BC1" w:rsidP="004F4932">
            <w:pPr>
              <w:spacing w:line="240" w:lineRule="auto"/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</w:pPr>
            <w:r w:rsidRPr="004F4932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(1)</w:t>
            </w:r>
          </w:p>
        </w:tc>
      </w:tr>
      <w:tr w:rsidR="5511DA03" w14:paraId="33DC2ECA" w14:textId="77777777" w:rsidTr="004F4932">
        <w:trPr>
          <w:trHeight w:val="340"/>
        </w:trPr>
        <w:tc>
          <w:tcPr>
            <w:tcW w:w="1770" w:type="dxa"/>
            <w:tcBorders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B295C52" w14:textId="2F30ADC1" w:rsidR="26D18D39" w:rsidRPr="004F4932" w:rsidRDefault="26D18D39" w:rsidP="5511DA03">
            <w:pPr>
              <w:spacing w:line="240" w:lineRule="auto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. tunicata-gfp</w:t>
            </w:r>
          </w:p>
        </w:tc>
        <w:tc>
          <w:tcPr>
            <w:tcW w:w="2250" w:type="dxa"/>
            <w:tcBorders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266B515" w14:textId="7199B4FB" w:rsidR="5511DA03" w:rsidRPr="004F4932" w:rsidRDefault="5511DA03" w:rsidP="5511DA03">
            <w:pPr>
              <w:spacing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3585" w:type="dxa"/>
            <w:tcBorders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D77939B" w14:textId="448026FF" w:rsidR="26D18D39" w:rsidRDefault="26D18D39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lang w:val="en-US"/>
              </w:rPr>
              <w:t>P. tunicata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 xml:space="preserve"> derivative, miniTn7-Plac-GFP-Chl. Chl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US"/>
              </w:rPr>
              <w:t>R</w:t>
            </w:r>
            <w:r w:rsidRPr="5511DA03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, Tmp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US"/>
              </w:rPr>
              <w:t>R</w:t>
            </w:r>
          </w:p>
        </w:tc>
        <w:tc>
          <w:tcPr>
            <w:tcW w:w="1326" w:type="dxa"/>
            <w:tcBorders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70CE5F1" w14:textId="6AC6B741" w:rsidR="26D18D39" w:rsidRPr="004F4932" w:rsidRDefault="26D18D39" w:rsidP="5511DA03">
            <w:pPr>
              <w:spacing w:line="240" w:lineRule="auto"/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</w:pPr>
            <w:r w:rsidRPr="004F4932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This study</w:t>
            </w:r>
          </w:p>
        </w:tc>
      </w:tr>
      <w:tr w:rsidR="007E7BF6" w:rsidRPr="007E7BF6" w14:paraId="00C90988" w14:textId="77777777" w:rsidTr="004F4932">
        <w:trPr>
          <w:trHeight w:val="340"/>
        </w:trPr>
        <w:tc>
          <w:tcPr>
            <w:tcW w:w="177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BC7153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lang w:val="en-US"/>
                <w14:ligatures w14:val="none"/>
              </w:rPr>
              <w:t>Escherichia coli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> 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GeneHogs </w:t>
            </w:r>
          </w:p>
        </w:tc>
        <w:tc>
          <w:tcPr>
            <w:tcW w:w="22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5460F6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BK-miniTn7-gfp3</w:t>
            </w:r>
          </w:p>
        </w:tc>
        <w:tc>
          <w:tcPr>
            <w:tcW w:w="358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186EBF" w14:textId="5E54EA6E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 xml:space="preserve">Delivery plasmid 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Amp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:lang w:val="en-US"/>
                <w14:ligatures w14:val="none"/>
              </w:rPr>
              <w:t>R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 xml:space="preserve">, 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Chl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:lang w:val="en-US"/>
                <w14:ligatures w14:val="none"/>
              </w:rPr>
              <w:t>R</w:t>
            </w:r>
          </w:p>
        </w:tc>
        <w:tc>
          <w:tcPr>
            <w:tcW w:w="13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5D63C4" w14:textId="6555C724" w:rsidR="007E7BF6" w:rsidRPr="004F4932" w:rsidRDefault="000D7E8A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begin"/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instrText xml:space="preserve"> ADDIN EN.CITE &lt;EndNote&gt;&lt;Cite&gt;&lt;Author&gt;Koch&lt;/Author&gt;&lt;Year&gt;2001&lt;/Year&gt;&lt;RecNum&gt;170&lt;/RecNum&gt;&lt;DisplayText&gt;(2)&lt;/DisplayText&gt;&lt;record&gt;&lt;rec-number&gt;170&lt;/rec-number&gt;&lt;foreign-keys&gt;&lt;key app="EN" db-id="5ezatwr05frtxxexvfgpd2r9p5fv9fesrw5f" timestamp="1778150601"&gt;170&lt;/key&gt;&lt;/foreign-keys&gt;&lt;ref-type name="Journal Article"&gt;17&lt;/ref-type&gt;&lt;contributors&gt;&lt;authors&gt;&lt;author&gt;Koch, B.&lt;/author&gt;&lt;author&gt;Jensen, L. E.&lt;/author&gt;&lt;author&gt;Nybroe, O.&lt;/author&gt;&lt;/authors&gt;&lt;/contributors&gt;&lt;auth-address&gt;Royal Vet &amp;amp; Agr Univ, Dept Ecol, Sect Genet &amp;amp; Microbiol, DK-1871 Copenhagen C, Denmark&lt;/auth-address&gt;&lt;titles&gt;&lt;title&gt;A panel of Tn-based vectors for insertion of the marker gene or for delivery of cloned DNA into Gram-negative bacteria at a neutral chromosomal site&lt;/title&gt;&lt;secondary-title&gt;Journal of Microbiological Methods&lt;/secondary-title&gt;&lt;alt-title&gt;J Microbiol Meth&lt;/alt-title&gt;&lt;/titles&gt;&lt;periodical&gt;&lt;full-title&gt;Journal of Microbiological Methods&lt;/full-title&gt;&lt;abbr-1&gt;J. Microbiol. Methods&lt;/abbr-1&gt;&lt;abbr-2&gt;J Microbiol Methods&lt;/abbr-2&gt;&lt;/periodical&gt;&lt;pages&gt;187-195&lt;/pages&gt;&lt;volume&gt;45&lt;/volume&gt;&lt;number&gt;3&lt;/number&gt;&lt;keywords&gt;&lt;keyword&gt;gfp&lt;/keyword&gt;&lt;keyword&gt;transposon mutagenesis&lt;/keyword&gt;&lt;keyword&gt;glms&lt;/keyword&gt;&lt;keyword&gt;pseudomonas&lt;/keyword&gt;&lt;keyword&gt;green fluorescent protein&lt;/keyword&gt;&lt;keyword&gt;pseudomonas-fluorescens&lt;/keyword&gt;&lt;keyword&gt;escherichia-coli&lt;/keyword&gt;&lt;keyword&gt;transposon mutagenesis&lt;/keyword&gt;&lt;keyword&gt;barley rhizosphere&lt;/keyword&gt;&lt;keyword&gt;expression&lt;/keyword&gt;&lt;keyword&gt;construction&lt;/keyword&gt;&lt;keyword&gt;system&lt;/keyword&gt;&lt;keyword&gt;aeruginosa&lt;/keyword&gt;&lt;keyword&gt;sequence&lt;/keyword&gt;&lt;/keywords&gt;&lt;dates&gt;&lt;year&gt;2001&lt;/year&gt;&lt;pub-dates&gt;&lt;date&gt;Jul&lt;/date&gt;&lt;/pub-dates&gt;&lt;/dates&gt;&lt;isbn&gt;0167-7012&lt;/isbn&gt;&lt;accession-num&gt;WOS:000168945000005&lt;/accession-num&gt;&lt;urls&gt;&lt;related-urls&gt;&lt;url&gt;&amp;lt;Go to ISI&amp;gt;://WOS:000168945000005&lt;/url&gt;&lt;/related-urls&gt;&lt;/urls&gt;&lt;electronic-resource-num&gt;Doi 10.1016/S0167-7012(01)00246-9&lt;/electronic-resource-num&gt;&lt;language&gt;English&lt;/language&gt;&lt;/record&gt;&lt;/Cite&gt;&lt;/EndNote&gt;</w:instrTex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separate"/>
            </w:r>
            <w:r w:rsidR="78BF15AB" w:rsidRPr="004F4932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(2)</w: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end"/>
            </w:r>
          </w:p>
        </w:tc>
      </w:tr>
      <w:tr w:rsidR="007E7BF6" w:rsidRPr="007E7BF6" w14:paraId="5422768C" w14:textId="77777777" w:rsidTr="004F4932">
        <w:trPr>
          <w:trHeight w:val="340"/>
        </w:trPr>
        <w:tc>
          <w:tcPr>
            <w:tcW w:w="1770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B7F6A24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E. coli DH5α</w:t>
            </w:r>
          </w:p>
        </w:tc>
        <w:tc>
          <w:tcPr>
            <w:tcW w:w="2250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2217C8B7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NS2</w:t>
            </w:r>
          </w:p>
        </w:tc>
        <w:tc>
          <w:tcPr>
            <w:tcW w:w="3585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057BC710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 xml:space="preserve">Helper transposase. 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Amp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:lang w:val="en-US"/>
                <w14:ligatures w14:val="none"/>
              </w:rPr>
              <w:t>R</w:t>
            </w:r>
          </w:p>
        </w:tc>
        <w:tc>
          <w:tcPr>
            <w:tcW w:w="1326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78905539" w14:textId="358728A0" w:rsidR="007E7BF6" w:rsidRPr="004F4932" w:rsidRDefault="00353DAD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begin"/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instrText xml:space="preserve"> ADDIN EN.CITE &lt;EndNote&gt;&lt;Cite&gt;&lt;Author&gt;Choi&lt;/Author&gt;&lt;Year&gt;2005&lt;/Year&gt;&lt;RecNum&gt;180&lt;/RecNum&gt;&lt;DisplayText&gt;(3)&lt;/DisplayText&gt;&lt;record&gt;&lt;rec-number&gt;180&lt;/rec-number&gt;&lt;foreign-keys&gt;&lt;key app="EN" db-id="5ezatwr05frtxxexvfgpd2r9p5fv9fesrw5f" timestamp="1780996974"&gt;180&lt;/key&gt;&lt;/foreign-keys&gt;&lt;ref-type name="Journal Article"&gt;17&lt;/ref-type&gt;&lt;contributors&gt;&lt;authors&gt;&lt;author&gt;Choi, K. H.&lt;/author&gt;&lt;author&gt;Gaynor, J. B.&lt;/author&gt;&lt;author&gt;White, K. G.&lt;/author&gt;&lt;author&gt;Lopez, C.&lt;/author&gt;&lt;author&gt;Bosio, C. M.&lt;/author&gt;&lt;author&gt;Karkhoff-Schweizer, R. R.&lt;/author&gt;&lt;author&gt;Schweizer, H. P.&lt;/author&gt;&lt;/authors&gt;&lt;/contributors&gt;&lt;auth-address&gt;Colorado State Univ, Dept Microbiol Immunol &amp;amp; Pathol, Ft Collins, CO 80523 USA&lt;/auth-address&gt;&lt;titles&gt;&lt;title&gt;A Tn7-based broad-range bacterial cloning and expression system&lt;/title&gt;&lt;secondary-title&gt;Nature Methods&lt;/secondary-title&gt;&lt;alt-title&gt;Nat Methods&lt;/alt-title&gt;&lt;/titles&gt;&lt;periodical&gt;&lt;full-title&gt;Nature Methods&lt;/full-title&gt;&lt;abbr-1&gt;Nat. Methods&lt;/abbr-1&gt;&lt;abbr-2&gt;Nat Methods&lt;/abbr-2&gt;&lt;/periodical&gt;&lt;alt-periodical&gt;&lt;full-title&gt;Nature Methods&lt;/full-title&gt;&lt;abbr-1&gt;Nat. Methods&lt;/abbr-1&gt;&lt;abbr-2&gt;Nat Methods&lt;/abbr-2&gt;&lt;/alt-periodical&gt;&lt;pages&gt;443-448&lt;/pages&gt;&lt;volume&gt;2&lt;/volume&gt;&lt;number&gt;6&lt;/number&gt;&lt;keywords&gt;&lt;keyword&gt;pseudomonas-aeruginosa&lt;/keyword&gt;&lt;keyword&gt;alpha-complementation&lt;/keyword&gt;&lt;keyword&gt;cloned DNA&lt;/keyword&gt;&lt;keyword&gt;insertion&lt;/keyword&gt;&lt;keyword&gt;vector&lt;/keyword&gt;&lt;keyword&gt;genes&lt;/keyword&gt;&lt;keyword&gt;site&lt;/keyword&gt;&lt;keyword&gt;tn7&lt;/keyword&gt;&lt;keyword&gt;recombination&lt;/keyword&gt;&lt;keyword&gt;construction&lt;/keyword&gt;&lt;/keywords&gt;&lt;dates&gt;&lt;year&gt;2005&lt;/year&gt;&lt;pub-dates&gt;&lt;date&gt;Jun&lt;/date&gt;&lt;/pub-dates&gt;&lt;/dates&gt;&lt;isbn&gt;1548-7091&lt;/isbn&gt;&lt;accession-num&gt;WOS:000229424300015&lt;/accession-num&gt;&lt;urls&gt;&lt;related-urls&gt;&lt;url&gt;&amp;lt;Go to ISI&amp;gt;://WOS:000229424300015&lt;/url&gt;&lt;/related-urls&gt;&lt;/urls&gt;&lt;electronic-resource-num&gt;10.1038/Nmeth765&lt;/electronic-resource-num&gt;&lt;language&gt;English&lt;/language&gt;&lt;/record&gt;&lt;/Cite&gt;&lt;/EndNote&gt;</w:instrTex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separate"/>
            </w:r>
            <w:r w:rsidR="289E9DCB" w:rsidRPr="004F4932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(3)</w: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end"/>
            </w:r>
          </w:p>
        </w:tc>
      </w:tr>
      <w:tr w:rsidR="007E7BF6" w:rsidRPr="007E7BF6" w14:paraId="3930EBCC" w14:textId="77777777" w:rsidTr="004F4932">
        <w:trPr>
          <w:trHeight w:val="340"/>
        </w:trPr>
        <w:tc>
          <w:tcPr>
            <w:tcW w:w="17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2AC907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E. coli S17-1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6EE82A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RK2013</w:t>
            </w:r>
          </w:p>
        </w:tc>
        <w:tc>
          <w:tcPr>
            <w:tcW w:w="35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CD45D5" w14:textId="77777777" w:rsidR="007E7BF6" w:rsidRPr="004F4932" w:rsidRDefault="72FA38B0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</w:pP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lang w:val="en-US"/>
                <w14:ligatures w14:val="none"/>
              </w:rPr>
              <w:t xml:space="preserve">Helper conjugation. </w:t>
            </w:r>
            <w:r w:rsidRPr="004F4932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Kan</w:t>
            </w:r>
            <w:r w:rsidRPr="004F4932">
              <w:rPr>
                <w:rFonts w:ascii="Times New Roman" w:eastAsia="Times New Roman" w:hAnsi="Times New Roman" w:cs="Times New Roman"/>
                <w:color w:val="000000"/>
                <w:kern w:val="0"/>
                <w:vertAlign w:val="superscript"/>
                <w:lang w:val="en-US"/>
                <w14:ligatures w14:val="none"/>
              </w:rPr>
              <w:t>R</w:t>
            </w:r>
          </w:p>
        </w:tc>
        <w:tc>
          <w:tcPr>
            <w:tcW w:w="13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FCED86" w14:textId="0C7AA0FF" w:rsidR="007E7BF6" w:rsidRPr="004F4932" w:rsidRDefault="00A43325" w:rsidP="5511DA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begin"/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instrText xml:space="preserve"> ADDIN EN.CITE &lt;EndNote&gt;&lt;Cite&gt;&lt;Author&gt;Figurski&lt;/Author&gt;&lt;Year&gt;1979&lt;/Year&gt;&lt;RecNum&gt;181&lt;/RecNum&gt;&lt;DisplayText&gt;(4)&lt;/DisplayText&gt;&lt;record&gt;&lt;rec-number&gt;181&lt;/rec-number&gt;&lt;foreign-keys&gt;&lt;key app="EN" db-id="5ezatwr05frtxxexvfgpd2r9p5fv9fesrw5f" timestamp="1780997111"&gt;181&lt;/key&gt;&lt;/foreign-keys&gt;&lt;ref-type name="Journal Article"&gt;17&lt;/ref-type&gt;&lt;contributors&gt;&lt;authors&gt;&lt;author&gt;Figurski, D. H.&lt;/author&gt;&lt;author&gt;Helinski, D. R.&lt;/author&gt;&lt;/authors&gt;&lt;/contributors&gt;&lt;auth-address&gt;Univ Calif San Diego, Dept Biol, La Jolla, Ca 92093 USA&lt;/auth-address&gt;&lt;titles&gt;&lt;title&gt;Replication of an Origin-Containing Derivative of Plasmid Rk2 Dependent on a Plasmid Function Provided in Trans&lt;/title&gt;&lt;secondary-title&gt;Proceedings of the National Academy of Sciences of the United States of America&lt;/secondary-title&gt;&lt;alt-title&gt;P Natl Acad Sci USA&lt;/alt-title&gt;&lt;/titles&gt;&lt;periodical&gt;&lt;full-title&gt;Proceedings of the National Academy of Sciences of the United States of America&lt;/full-title&gt;&lt;abbr-1&gt;P Natl Acad Sci USA&lt;/abbr-1&gt;&lt;/periodical&gt;&lt;alt-periodical&gt;&lt;full-title&gt;Proceedings of the National Academy of Sciences of the United States of America&lt;/full-title&gt;&lt;abbr-1&gt;P Natl Acad Sci USA&lt;/abbr-1&gt;&lt;/alt-periodical&gt;&lt;pages&gt;1648-1652&lt;/pages&gt;&lt;volume&gt;76&lt;/volume&gt;&lt;number&gt;4&lt;/number&gt;&lt;dates&gt;&lt;year&gt;1979&lt;/year&gt;&lt;/dates&gt;&lt;isbn&gt;0027-8424&lt;/isbn&gt;&lt;accession-num&gt;WOS:A1979GS38600028&lt;/accession-num&gt;&lt;urls&gt;&lt;related-urls&gt;&lt;url&gt;&amp;lt;Go to ISI&amp;gt;://WOS:A1979GS38600028&lt;/url&gt;&lt;/related-urls&gt;&lt;/urls&gt;&lt;electronic-resource-num&gt;DOI 10.1073/pnas.76.4.1648&lt;/electronic-resource-num&gt;&lt;language&gt;English&lt;/language&gt;&lt;/record&gt;&lt;/Cite&gt;&lt;/EndNote&gt;</w:instrTex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separate"/>
            </w:r>
            <w:r w:rsidR="3B0E93F2" w:rsidRPr="004F4932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(4)</w:t>
            </w:r>
            <w:r w:rsidRPr="003D41A7">
              <w:rPr>
                <w:rFonts w:ascii="Arial" w:eastAsia="Times New Roman" w:hAnsi="Arial" w:cs="Arial"/>
                <w:color w:val="000000"/>
                <w:kern w:val="0"/>
                <w:sz w:val="22"/>
                <w:szCs w:val="22"/>
                <w14:ligatures w14:val="none"/>
              </w:rPr>
              <w:fldChar w:fldCharType="end"/>
            </w:r>
          </w:p>
        </w:tc>
      </w:tr>
    </w:tbl>
    <w:p w14:paraId="5F7A9EAE" w14:textId="53CEDB55" w:rsidR="00B54A67" w:rsidRDefault="00B54A67" w:rsidP="00BE3D36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</w:pPr>
    </w:p>
    <w:p w14:paraId="24D2BAD7" w14:textId="77777777" w:rsidR="0017057B" w:rsidRDefault="0017057B" w:rsidP="00BE3D36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</w:pPr>
    </w:p>
    <w:p w14:paraId="6C555E2C" w14:textId="77777777" w:rsidR="0017057B" w:rsidRDefault="0017057B" w:rsidP="00BE3D36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</w:pPr>
    </w:p>
    <w:p w14:paraId="0EDEE3D4" w14:textId="77777777" w:rsidR="0017057B" w:rsidRDefault="0017057B" w:rsidP="00BE3D36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</w:pPr>
    </w:p>
    <w:p w14:paraId="6F5CCC31" w14:textId="77777777" w:rsidR="0017057B" w:rsidRDefault="0017057B" w:rsidP="00BE3D36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lang w:val="en-US"/>
          <w14:ligatures w14:val="none"/>
        </w:rPr>
      </w:pPr>
    </w:p>
    <w:p w14:paraId="776BB1D5" w14:textId="1412BB3B" w:rsidR="001367D3" w:rsidRPr="004F4932" w:rsidRDefault="41CE5263" w:rsidP="5511DA03">
      <w:pPr>
        <w:pStyle w:val="EndNoteBibliography"/>
        <w:rPr>
          <w:rFonts w:ascii="Times New Roman" w:eastAsia="Times New Roman" w:hAnsi="Times New Roman" w:cs="Times New Roman"/>
          <w:b/>
          <w:bCs/>
          <w:color w:val="000000"/>
          <w:kern w:val="0"/>
          <w:sz w:val="28"/>
          <w:szCs w:val="28"/>
          <w:lang w:val="en-US"/>
          <w14:ligatures w14:val="none"/>
        </w:rPr>
      </w:pPr>
      <w:r w:rsidRPr="004F4932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lang w:val="en-US"/>
        </w:rPr>
        <w:t>References</w:t>
      </w:r>
    </w:p>
    <w:p w14:paraId="77163A61" w14:textId="77777777" w:rsidR="001367D3" w:rsidRPr="004F4932" w:rsidRDefault="001367D3" w:rsidP="5511DA03">
      <w:pPr>
        <w:pStyle w:val="EndNoteBibliography"/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</w:pPr>
    </w:p>
    <w:p w14:paraId="0E6E3FB8" w14:textId="77777777" w:rsidR="00ED780C" w:rsidRPr="004F4932" w:rsidRDefault="00BE3D36" w:rsidP="5511DA03">
      <w:pPr>
        <w:pStyle w:val="EndNoteBibliography"/>
        <w:spacing w:after="0"/>
        <w:rPr>
          <w:rFonts w:ascii="Times New Roman" w:eastAsia="Times New Roman" w:hAnsi="Times New Roman" w:cs="Times New Roman"/>
          <w:noProof/>
        </w:rPr>
      </w:pP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begin"/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instrText xml:space="preserve"> ADDIN EN.REFLIST </w:instrText>
      </w: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separate"/>
      </w:r>
      <w:r w:rsidR="165BBD1C" w:rsidRPr="004F4932">
        <w:rPr>
          <w:rFonts w:ascii="Times New Roman" w:eastAsia="Times New Roman" w:hAnsi="Times New Roman" w:cs="Times New Roman"/>
          <w:noProof/>
        </w:rPr>
        <w:t>1.</w:t>
      </w:r>
      <w:r>
        <w:tab/>
      </w:r>
      <w:r w:rsidR="165BBD1C" w:rsidRPr="004F4932">
        <w:rPr>
          <w:rFonts w:ascii="Times New Roman" w:eastAsia="Times New Roman" w:hAnsi="Times New Roman" w:cs="Times New Roman"/>
          <w:noProof/>
        </w:rPr>
        <w:t>Rao D, Webb JS, Kjelleberg S. Competitive interactions in mixed-species biofilms containing the marine bacterium Pseudoalteromonas tunicata. Appl Environ Microbiol. 2005;71(4):1729-36.</w:t>
      </w:r>
    </w:p>
    <w:p w14:paraId="51A03473" w14:textId="77777777" w:rsidR="00ED780C" w:rsidRPr="004F4932" w:rsidRDefault="165BBD1C" w:rsidP="5511DA03">
      <w:pPr>
        <w:pStyle w:val="EndNoteBibliography"/>
        <w:spacing w:after="0"/>
        <w:rPr>
          <w:rFonts w:ascii="Times New Roman" w:eastAsia="Times New Roman" w:hAnsi="Times New Roman" w:cs="Times New Roman"/>
          <w:noProof/>
        </w:rPr>
      </w:pPr>
      <w:r w:rsidRPr="004F4932">
        <w:rPr>
          <w:rFonts w:ascii="Times New Roman" w:eastAsia="Times New Roman" w:hAnsi="Times New Roman" w:cs="Times New Roman"/>
          <w:noProof/>
        </w:rPr>
        <w:t>2.</w:t>
      </w:r>
      <w:r w:rsidR="00ED780C">
        <w:tab/>
      </w:r>
      <w:r w:rsidRPr="004F4932">
        <w:rPr>
          <w:rFonts w:ascii="Times New Roman" w:eastAsia="Times New Roman" w:hAnsi="Times New Roman" w:cs="Times New Roman"/>
          <w:noProof/>
        </w:rPr>
        <w:t>Koch B, Jensen LE, Nybroe O. A panel of Tn-based vectors for insertion of the marker gene or for delivery of cloned DNA into Gram-negative bacteria at a neutral chromosomal site. J Microbiol Methods. 2001;45(3):187-95.</w:t>
      </w:r>
    </w:p>
    <w:p w14:paraId="751DA7D0" w14:textId="77777777" w:rsidR="00ED780C" w:rsidRPr="004F4932" w:rsidRDefault="165BBD1C" w:rsidP="5511DA03">
      <w:pPr>
        <w:pStyle w:val="EndNoteBibliography"/>
        <w:spacing w:after="0"/>
        <w:rPr>
          <w:rFonts w:ascii="Times New Roman" w:eastAsia="Times New Roman" w:hAnsi="Times New Roman" w:cs="Times New Roman"/>
          <w:noProof/>
        </w:rPr>
      </w:pPr>
      <w:r w:rsidRPr="004F4932">
        <w:rPr>
          <w:rFonts w:ascii="Times New Roman" w:eastAsia="Times New Roman" w:hAnsi="Times New Roman" w:cs="Times New Roman"/>
          <w:noProof/>
        </w:rPr>
        <w:t>3.</w:t>
      </w:r>
      <w:r w:rsidR="00ED780C">
        <w:tab/>
      </w:r>
      <w:r w:rsidRPr="004F4932">
        <w:rPr>
          <w:rFonts w:ascii="Times New Roman" w:eastAsia="Times New Roman" w:hAnsi="Times New Roman" w:cs="Times New Roman"/>
          <w:noProof/>
        </w:rPr>
        <w:t>Choi KH, Gaynor JB, White KG, Lopez C, Bosio CM, Karkhoff-Schweizer RR, et al. A Tn7-based broad-range bacterial cloning and expression system. Nat Methods. 2005;2(6):443-8.</w:t>
      </w:r>
    </w:p>
    <w:p w14:paraId="1BA6C309" w14:textId="77777777" w:rsidR="00ED780C" w:rsidRPr="004F4932" w:rsidRDefault="165BBD1C" w:rsidP="5511DA03">
      <w:pPr>
        <w:pStyle w:val="EndNoteBibliography"/>
        <w:rPr>
          <w:rFonts w:ascii="Times New Roman" w:eastAsia="Times New Roman" w:hAnsi="Times New Roman" w:cs="Times New Roman"/>
          <w:noProof/>
        </w:rPr>
      </w:pPr>
      <w:r w:rsidRPr="004F4932">
        <w:rPr>
          <w:rFonts w:ascii="Times New Roman" w:eastAsia="Times New Roman" w:hAnsi="Times New Roman" w:cs="Times New Roman"/>
          <w:noProof/>
        </w:rPr>
        <w:t>4.</w:t>
      </w:r>
      <w:r w:rsidR="00ED780C">
        <w:tab/>
      </w:r>
      <w:r w:rsidRPr="004F4932">
        <w:rPr>
          <w:rFonts w:ascii="Times New Roman" w:eastAsia="Times New Roman" w:hAnsi="Times New Roman" w:cs="Times New Roman"/>
          <w:noProof/>
        </w:rPr>
        <w:t>Figurski DH, Helinski DR. Replication of an Origin-Containing Derivative of Plasmid Rk2 Dependent on a Plasmid Function Provided in Trans. P Natl Acad Sci USA. 1979;76(4):1648-52.</w:t>
      </w:r>
    </w:p>
    <w:p w14:paraId="0CD5DAD1" w14:textId="770BD2E6" w:rsidR="008B18CF" w:rsidRPr="004F4932" w:rsidRDefault="00BE3D36" w:rsidP="5511DA03">
      <w:pPr>
        <w:rPr>
          <w:rFonts w:ascii="Times New Roman" w:eastAsia="Times New Roman" w:hAnsi="Times New Roman" w:cs="Times New Roman"/>
          <w:color w:val="000000"/>
          <w:kern w:val="0"/>
          <w:lang w:val="en-US"/>
          <w14:ligatures w14:val="none"/>
        </w:rPr>
      </w:pPr>
      <w:r w:rsidRPr="5511DA03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end"/>
      </w:r>
    </w:p>
    <w:sectPr w:rsidR="008B18CF" w:rsidRPr="004F4932">
      <w:headerReference w:type="default" r:id="rId77"/>
      <w:footerReference w:type="default" r:id="rId78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endnote w:type="separator" w:id="-1">
    <w:p w14:paraId="2954C9A8" w14:textId="77777777" w:rsidR="00E54747" w:rsidRDefault="00E54747">
      <w:pPr>
        <w:spacing w:after="0" w:line="240" w:lineRule="auto"/>
      </w:pPr>
      <w:r>
        <w:separator/>
      </w:r>
    </w:p>
  </w:endnote>
  <w:endnote w:type="continuationSeparator" w:id="0">
    <w:p w14:paraId="1E49ADAA" w14:textId="77777777" w:rsidR="00E54747" w:rsidRDefault="00E547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Narrow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tbl>
    <w:tblPr>
      <w:tblW w:w="0" w:type="auto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5511DA03" w14:paraId="79F4E5A6" w14:textId="77777777" w:rsidTr="5511DA03">
      <w:trPr>
        <w:trHeight w:val="300"/>
      </w:trPr>
      <w:tc>
        <w:tcPr>
          <w:tcW w:w="3120" w:type="dxa"/>
        </w:tcPr>
        <w:p w14:paraId="24C0DA25" w14:textId="6831482C" w:rsidR="5511DA03" w:rsidRDefault="5511DA03" w:rsidP="5511DA03">
          <w:pPr>
            <w:pStyle w:val="Header"/>
            <w:ind w:left="-115"/>
          </w:pPr>
        </w:p>
      </w:tc>
      <w:tc>
        <w:tcPr>
          <w:tcW w:w="3120" w:type="dxa"/>
        </w:tcPr>
        <w:p w14:paraId="78C89D17" w14:textId="57CDBC3B" w:rsidR="5511DA03" w:rsidRDefault="5511DA03" w:rsidP="5511DA03">
          <w:pPr>
            <w:pStyle w:val="Header"/>
            <w:jc w:val="center"/>
          </w:pPr>
        </w:p>
      </w:tc>
      <w:tc>
        <w:tcPr>
          <w:tcW w:w="3120" w:type="dxa"/>
        </w:tcPr>
        <w:p w14:paraId="04122D5D" w14:textId="7477AF52" w:rsidR="5511DA03" w:rsidRDefault="5511DA03" w:rsidP="5511DA03">
          <w:pPr>
            <w:pStyle w:val="Header"/>
            <w:ind w:right="-115"/>
            <w:jc w:val="right"/>
          </w:pPr>
        </w:p>
      </w:tc>
    </w:tr>
  </w:tbl>
  <w:p w14:paraId="1B4EFC5A" w14:textId="4044B470" w:rsidR="5511DA03" w:rsidRDefault="5511DA03" w:rsidP="5511DA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footnote w:type="separator" w:id="-1">
    <w:p w14:paraId="44F55A30" w14:textId="77777777" w:rsidR="00E54747" w:rsidRDefault="00E54747">
      <w:pPr>
        <w:spacing w:after="0" w:line="240" w:lineRule="auto"/>
      </w:pPr>
      <w:r>
        <w:separator/>
      </w:r>
    </w:p>
  </w:footnote>
  <w:footnote w:type="continuationSeparator" w:id="0">
    <w:p w14:paraId="5A2DF1EB" w14:textId="77777777" w:rsidR="00E54747" w:rsidRDefault="00E547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tbl>
    <w:tblPr>
      <w:tblW w:w="0" w:type="auto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5511DA03" w14:paraId="447EBA82" w14:textId="77777777" w:rsidTr="5511DA03">
      <w:trPr>
        <w:trHeight w:val="300"/>
      </w:trPr>
      <w:tc>
        <w:tcPr>
          <w:tcW w:w="3120" w:type="dxa"/>
        </w:tcPr>
        <w:p w14:paraId="62861482" w14:textId="16CD5711" w:rsidR="5511DA03" w:rsidRDefault="5511DA03" w:rsidP="5511DA03">
          <w:pPr>
            <w:pStyle w:val="Header"/>
            <w:ind w:left="-115"/>
          </w:pPr>
        </w:p>
      </w:tc>
      <w:tc>
        <w:tcPr>
          <w:tcW w:w="3120" w:type="dxa"/>
        </w:tcPr>
        <w:p w14:paraId="404AC265" w14:textId="05E0D2A5" w:rsidR="5511DA03" w:rsidRDefault="5511DA03" w:rsidP="5511DA03">
          <w:pPr>
            <w:pStyle w:val="Header"/>
            <w:jc w:val="center"/>
          </w:pPr>
        </w:p>
      </w:tc>
      <w:tc>
        <w:tcPr>
          <w:tcW w:w="3120" w:type="dxa"/>
        </w:tcPr>
        <w:p w14:paraId="368077BE" w14:textId="7D39C5CD" w:rsidR="5511DA03" w:rsidRDefault="5511DA03" w:rsidP="5511DA03">
          <w:pPr>
            <w:pStyle w:val="Header"/>
            <w:ind w:right="-115"/>
            <w:jc w:val="right"/>
          </w:pPr>
        </w:p>
      </w:tc>
    </w:tr>
  </w:tbl>
  <w:p w14:paraId="03ABAC60" w14:textId="63E9EFAD" w:rsidR="5511DA03" w:rsidRDefault="5511DA03" w:rsidP="5511DA03">
    <w:pPr>
      <w:pStyle w:val="Header"/>
    </w:pPr>
  </w:p>
</w:hdr>
</file>

<file path=word/settings.xml><?xml version="1.0" encoding="utf-8"?>
<w:settings xmlns:mc="http://schemas.openxmlformats.org/markup-compatibility/2006" xmlns:m="http://schemas.openxmlformats.org/officeDocument/2006/math" xmlns:r="http://schemas.openxmlformats.org/officeDocument/2006/relationships" xmlns:sl="http://schemas.openxmlformats.org/schemaLibrary/2006/main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zoom w:percent="113"/>
  <w:displayBackgroundShap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zatwr05frtxxexvfgpd2r9p5fv9fesrw5f&quot;&gt;My EndNote Library&lt;record-ids&gt;&lt;item&gt;168&lt;/item&gt;&lt;item&gt;170&lt;/item&gt;&lt;item&gt;180&lt;/item&gt;&lt;item&gt;181&lt;/item&gt;&lt;/record-ids&gt;&lt;/item&gt;&lt;/Libraries&gt;"/>
  </w:docVars>
  <w:rsids>
    <w:rsidRoot w:val="00BC2421"/>
    <w:rsid w:val="000013A7"/>
    <w:rsid w:val="0001039D"/>
    <w:rsid w:val="000204EE"/>
    <w:rsid w:val="00027D8B"/>
    <w:rsid w:val="000309E8"/>
    <w:rsid w:val="0003507A"/>
    <w:rsid w:val="000365E5"/>
    <w:rsid w:val="000461F5"/>
    <w:rsid w:val="00046CA8"/>
    <w:rsid w:val="00052ECE"/>
    <w:rsid w:val="00057688"/>
    <w:rsid w:val="000605DC"/>
    <w:rsid w:val="000606FE"/>
    <w:rsid w:val="000626A7"/>
    <w:rsid w:val="00090164"/>
    <w:rsid w:val="000948AC"/>
    <w:rsid w:val="0009606A"/>
    <w:rsid w:val="000A6897"/>
    <w:rsid w:val="000B45EE"/>
    <w:rsid w:val="000C327D"/>
    <w:rsid w:val="000C3A8A"/>
    <w:rsid w:val="000C4B62"/>
    <w:rsid w:val="000D75B9"/>
    <w:rsid w:val="000D7E8A"/>
    <w:rsid w:val="000E0333"/>
    <w:rsid w:val="000F40B9"/>
    <w:rsid w:val="000F49DC"/>
    <w:rsid w:val="00102805"/>
    <w:rsid w:val="00103D0B"/>
    <w:rsid w:val="0011653A"/>
    <w:rsid w:val="001168CF"/>
    <w:rsid w:val="00122CE5"/>
    <w:rsid w:val="00124196"/>
    <w:rsid w:val="00135489"/>
    <w:rsid w:val="001367D3"/>
    <w:rsid w:val="001434C6"/>
    <w:rsid w:val="00162DD9"/>
    <w:rsid w:val="0017057B"/>
    <w:rsid w:val="00175D1D"/>
    <w:rsid w:val="00177816"/>
    <w:rsid w:val="00180AC0"/>
    <w:rsid w:val="001828A9"/>
    <w:rsid w:val="00185A3D"/>
    <w:rsid w:val="00190F5C"/>
    <w:rsid w:val="001960BA"/>
    <w:rsid w:val="001A47E9"/>
    <w:rsid w:val="001A7FD8"/>
    <w:rsid w:val="001B0E4F"/>
    <w:rsid w:val="001B1DAD"/>
    <w:rsid w:val="001C1E07"/>
    <w:rsid w:val="001D4540"/>
    <w:rsid w:val="001D6E9E"/>
    <w:rsid w:val="001E4FD2"/>
    <w:rsid w:val="001F65D3"/>
    <w:rsid w:val="00206629"/>
    <w:rsid w:val="00210A5B"/>
    <w:rsid w:val="00214EDB"/>
    <w:rsid w:val="002234D6"/>
    <w:rsid w:val="00225730"/>
    <w:rsid w:val="002340B1"/>
    <w:rsid w:val="0023589A"/>
    <w:rsid w:val="002365BE"/>
    <w:rsid w:val="002560C4"/>
    <w:rsid w:val="002579F3"/>
    <w:rsid w:val="00261866"/>
    <w:rsid w:val="00271EA0"/>
    <w:rsid w:val="002721C2"/>
    <w:rsid w:val="00273254"/>
    <w:rsid w:val="002732D6"/>
    <w:rsid w:val="00276B34"/>
    <w:rsid w:val="00276FD7"/>
    <w:rsid w:val="00277571"/>
    <w:rsid w:val="002778C6"/>
    <w:rsid w:val="002927FB"/>
    <w:rsid w:val="00292AFC"/>
    <w:rsid w:val="00292E63"/>
    <w:rsid w:val="00293B5A"/>
    <w:rsid w:val="002A2CCF"/>
    <w:rsid w:val="002B443A"/>
    <w:rsid w:val="002BE3FE"/>
    <w:rsid w:val="002D3017"/>
    <w:rsid w:val="002D73C4"/>
    <w:rsid w:val="002E66B9"/>
    <w:rsid w:val="002F2CB4"/>
    <w:rsid w:val="002F6D98"/>
    <w:rsid w:val="00304245"/>
    <w:rsid w:val="003115FE"/>
    <w:rsid w:val="00333CE2"/>
    <w:rsid w:val="0034041D"/>
    <w:rsid w:val="00353D46"/>
    <w:rsid w:val="00353DAD"/>
    <w:rsid w:val="00357EEE"/>
    <w:rsid w:val="00361FF2"/>
    <w:rsid w:val="00380195"/>
    <w:rsid w:val="00387A7F"/>
    <w:rsid w:val="00394AAB"/>
    <w:rsid w:val="0039706B"/>
    <w:rsid w:val="003B05C5"/>
    <w:rsid w:val="003B285C"/>
    <w:rsid w:val="003B48E0"/>
    <w:rsid w:val="003C2508"/>
    <w:rsid w:val="003D02A9"/>
    <w:rsid w:val="003D1F3C"/>
    <w:rsid w:val="003D41A7"/>
    <w:rsid w:val="003E5E7A"/>
    <w:rsid w:val="00403089"/>
    <w:rsid w:val="0041653B"/>
    <w:rsid w:val="00416D15"/>
    <w:rsid w:val="00424A7C"/>
    <w:rsid w:val="004305B0"/>
    <w:rsid w:val="00431C3F"/>
    <w:rsid w:val="00435361"/>
    <w:rsid w:val="00437F85"/>
    <w:rsid w:val="004415D3"/>
    <w:rsid w:val="004419C4"/>
    <w:rsid w:val="0044347F"/>
    <w:rsid w:val="004445E5"/>
    <w:rsid w:val="00445A4A"/>
    <w:rsid w:val="004509FA"/>
    <w:rsid w:val="004536A4"/>
    <w:rsid w:val="004564C6"/>
    <w:rsid w:val="004640EE"/>
    <w:rsid w:val="00480653"/>
    <w:rsid w:val="0048153B"/>
    <w:rsid w:val="00487ED8"/>
    <w:rsid w:val="00492357"/>
    <w:rsid w:val="004A67C6"/>
    <w:rsid w:val="004B7BB3"/>
    <w:rsid w:val="004C55C3"/>
    <w:rsid w:val="004C7C20"/>
    <w:rsid w:val="004D2EE2"/>
    <w:rsid w:val="004D69E5"/>
    <w:rsid w:val="004E33F6"/>
    <w:rsid w:val="004F098D"/>
    <w:rsid w:val="004F4932"/>
    <w:rsid w:val="00524385"/>
    <w:rsid w:val="00531FF0"/>
    <w:rsid w:val="005370B6"/>
    <w:rsid w:val="0054070B"/>
    <w:rsid w:val="00545190"/>
    <w:rsid w:val="005479D7"/>
    <w:rsid w:val="00551CBA"/>
    <w:rsid w:val="00560EFD"/>
    <w:rsid w:val="00564CB7"/>
    <w:rsid w:val="005665D5"/>
    <w:rsid w:val="0056734B"/>
    <w:rsid w:val="00572952"/>
    <w:rsid w:val="00582792"/>
    <w:rsid w:val="005918EA"/>
    <w:rsid w:val="00591A0E"/>
    <w:rsid w:val="005A1725"/>
    <w:rsid w:val="005A372A"/>
    <w:rsid w:val="005A7BDC"/>
    <w:rsid w:val="005A7C6F"/>
    <w:rsid w:val="005B152B"/>
    <w:rsid w:val="005B416C"/>
    <w:rsid w:val="005C2BD5"/>
    <w:rsid w:val="005D00A0"/>
    <w:rsid w:val="005D2E24"/>
    <w:rsid w:val="005F5B32"/>
    <w:rsid w:val="00613599"/>
    <w:rsid w:val="006204D5"/>
    <w:rsid w:val="00624E4A"/>
    <w:rsid w:val="00635B5F"/>
    <w:rsid w:val="00635EC0"/>
    <w:rsid w:val="00650147"/>
    <w:rsid w:val="00654C35"/>
    <w:rsid w:val="006566A4"/>
    <w:rsid w:val="006703E7"/>
    <w:rsid w:val="00672CD4"/>
    <w:rsid w:val="00673B55"/>
    <w:rsid w:val="00677D74"/>
    <w:rsid w:val="00682040"/>
    <w:rsid w:val="00683C7B"/>
    <w:rsid w:val="0069106A"/>
    <w:rsid w:val="006923A2"/>
    <w:rsid w:val="006957B0"/>
    <w:rsid w:val="006A28BB"/>
    <w:rsid w:val="006A614A"/>
    <w:rsid w:val="006C03B1"/>
    <w:rsid w:val="006D027B"/>
    <w:rsid w:val="006D2B00"/>
    <w:rsid w:val="006D5738"/>
    <w:rsid w:val="006E2E45"/>
    <w:rsid w:val="006E6F09"/>
    <w:rsid w:val="00701625"/>
    <w:rsid w:val="00703B10"/>
    <w:rsid w:val="00721CF3"/>
    <w:rsid w:val="00722325"/>
    <w:rsid w:val="007367E3"/>
    <w:rsid w:val="007369E8"/>
    <w:rsid w:val="00740B21"/>
    <w:rsid w:val="00745547"/>
    <w:rsid w:val="00757174"/>
    <w:rsid w:val="00764FCA"/>
    <w:rsid w:val="00766C06"/>
    <w:rsid w:val="00774A70"/>
    <w:rsid w:val="007776D3"/>
    <w:rsid w:val="0078026E"/>
    <w:rsid w:val="007912DD"/>
    <w:rsid w:val="00794E7E"/>
    <w:rsid w:val="007A16B3"/>
    <w:rsid w:val="007A6E6B"/>
    <w:rsid w:val="007A7569"/>
    <w:rsid w:val="007C277B"/>
    <w:rsid w:val="007C4CD5"/>
    <w:rsid w:val="007E3344"/>
    <w:rsid w:val="007E5D19"/>
    <w:rsid w:val="007E7BF6"/>
    <w:rsid w:val="008040A4"/>
    <w:rsid w:val="00814810"/>
    <w:rsid w:val="008236DD"/>
    <w:rsid w:val="00823FBB"/>
    <w:rsid w:val="0084203C"/>
    <w:rsid w:val="00852472"/>
    <w:rsid w:val="008543C2"/>
    <w:rsid w:val="0085459D"/>
    <w:rsid w:val="008552D0"/>
    <w:rsid w:val="0085786F"/>
    <w:rsid w:val="00870FB9"/>
    <w:rsid w:val="00871EFA"/>
    <w:rsid w:val="00883B84"/>
    <w:rsid w:val="00891AF8"/>
    <w:rsid w:val="00893C54"/>
    <w:rsid w:val="008957B4"/>
    <w:rsid w:val="00896542"/>
    <w:rsid w:val="008A7D93"/>
    <w:rsid w:val="008B18CF"/>
    <w:rsid w:val="008B54E1"/>
    <w:rsid w:val="008B5C89"/>
    <w:rsid w:val="008C53E5"/>
    <w:rsid w:val="008C56FA"/>
    <w:rsid w:val="008C5F06"/>
    <w:rsid w:val="008D213C"/>
    <w:rsid w:val="008D6A79"/>
    <w:rsid w:val="008E4ED4"/>
    <w:rsid w:val="008F4BD8"/>
    <w:rsid w:val="00903629"/>
    <w:rsid w:val="009048BA"/>
    <w:rsid w:val="00906279"/>
    <w:rsid w:val="00906AA9"/>
    <w:rsid w:val="00913EC5"/>
    <w:rsid w:val="009159C8"/>
    <w:rsid w:val="00920644"/>
    <w:rsid w:val="009267AA"/>
    <w:rsid w:val="0093051E"/>
    <w:rsid w:val="0093673B"/>
    <w:rsid w:val="0094512A"/>
    <w:rsid w:val="00946353"/>
    <w:rsid w:val="009532EA"/>
    <w:rsid w:val="009537D1"/>
    <w:rsid w:val="0095676A"/>
    <w:rsid w:val="009656FF"/>
    <w:rsid w:val="00965E79"/>
    <w:rsid w:val="009675B6"/>
    <w:rsid w:val="0098324E"/>
    <w:rsid w:val="009953C0"/>
    <w:rsid w:val="0099747D"/>
    <w:rsid w:val="009A11A2"/>
    <w:rsid w:val="009A5888"/>
    <w:rsid w:val="009A6777"/>
    <w:rsid w:val="009B7C85"/>
    <w:rsid w:val="009C1269"/>
    <w:rsid w:val="009D1D24"/>
    <w:rsid w:val="009D4B16"/>
    <w:rsid w:val="00A003F1"/>
    <w:rsid w:val="00A01C2D"/>
    <w:rsid w:val="00A05EA5"/>
    <w:rsid w:val="00A06584"/>
    <w:rsid w:val="00A138AE"/>
    <w:rsid w:val="00A149EC"/>
    <w:rsid w:val="00A30733"/>
    <w:rsid w:val="00A32F2A"/>
    <w:rsid w:val="00A36794"/>
    <w:rsid w:val="00A40611"/>
    <w:rsid w:val="00A43325"/>
    <w:rsid w:val="00A47AD9"/>
    <w:rsid w:val="00A47B30"/>
    <w:rsid w:val="00A51DDC"/>
    <w:rsid w:val="00A61748"/>
    <w:rsid w:val="00A67D0E"/>
    <w:rsid w:val="00A73A2A"/>
    <w:rsid w:val="00A84AF7"/>
    <w:rsid w:val="00A84E02"/>
    <w:rsid w:val="00A84F63"/>
    <w:rsid w:val="00A93434"/>
    <w:rsid w:val="00A96CF2"/>
    <w:rsid w:val="00A97F18"/>
    <w:rsid w:val="00AA0FE6"/>
    <w:rsid w:val="00AA26D6"/>
    <w:rsid w:val="00AA64EB"/>
    <w:rsid w:val="00AE4FD6"/>
    <w:rsid w:val="00AE50C0"/>
    <w:rsid w:val="00AE581E"/>
    <w:rsid w:val="00B0111E"/>
    <w:rsid w:val="00B03510"/>
    <w:rsid w:val="00B039BE"/>
    <w:rsid w:val="00B05BB7"/>
    <w:rsid w:val="00B277F2"/>
    <w:rsid w:val="00B42164"/>
    <w:rsid w:val="00B54A67"/>
    <w:rsid w:val="00B57858"/>
    <w:rsid w:val="00B654DA"/>
    <w:rsid w:val="00B7016A"/>
    <w:rsid w:val="00B730A2"/>
    <w:rsid w:val="00B744A8"/>
    <w:rsid w:val="00B8547A"/>
    <w:rsid w:val="00BA2FC1"/>
    <w:rsid w:val="00BA3F87"/>
    <w:rsid w:val="00BA7DF5"/>
    <w:rsid w:val="00BB217A"/>
    <w:rsid w:val="00BC2421"/>
    <w:rsid w:val="00BC6ADE"/>
    <w:rsid w:val="00BD198C"/>
    <w:rsid w:val="00BE0C51"/>
    <w:rsid w:val="00BE1C21"/>
    <w:rsid w:val="00BE3D36"/>
    <w:rsid w:val="00BE6929"/>
    <w:rsid w:val="00BF0E8B"/>
    <w:rsid w:val="00BF42CF"/>
    <w:rsid w:val="00C05C42"/>
    <w:rsid w:val="00C26CF1"/>
    <w:rsid w:val="00C302AA"/>
    <w:rsid w:val="00C409F2"/>
    <w:rsid w:val="00C41FEF"/>
    <w:rsid w:val="00C4714E"/>
    <w:rsid w:val="00C54820"/>
    <w:rsid w:val="00C77167"/>
    <w:rsid w:val="00C81D8D"/>
    <w:rsid w:val="00C8356E"/>
    <w:rsid w:val="00C87058"/>
    <w:rsid w:val="00C9215F"/>
    <w:rsid w:val="00C94255"/>
    <w:rsid w:val="00CA2E6E"/>
    <w:rsid w:val="00CA42D5"/>
    <w:rsid w:val="00CA5840"/>
    <w:rsid w:val="00CC511F"/>
    <w:rsid w:val="00CD2322"/>
    <w:rsid w:val="00CD50FC"/>
    <w:rsid w:val="00CF6064"/>
    <w:rsid w:val="00CF6B53"/>
    <w:rsid w:val="00D01F02"/>
    <w:rsid w:val="00D02590"/>
    <w:rsid w:val="00D132E7"/>
    <w:rsid w:val="00D14084"/>
    <w:rsid w:val="00D15A8B"/>
    <w:rsid w:val="00D22623"/>
    <w:rsid w:val="00D267D7"/>
    <w:rsid w:val="00D27079"/>
    <w:rsid w:val="00D328A6"/>
    <w:rsid w:val="00D41D28"/>
    <w:rsid w:val="00D62CBF"/>
    <w:rsid w:val="00D72714"/>
    <w:rsid w:val="00D733D2"/>
    <w:rsid w:val="00D94A49"/>
    <w:rsid w:val="00DA4BDE"/>
    <w:rsid w:val="00DA5472"/>
    <w:rsid w:val="00DB07A9"/>
    <w:rsid w:val="00DB514C"/>
    <w:rsid w:val="00DE3A52"/>
    <w:rsid w:val="00DF1E36"/>
    <w:rsid w:val="00DF2CE6"/>
    <w:rsid w:val="00DF3E12"/>
    <w:rsid w:val="00DF41D4"/>
    <w:rsid w:val="00E11851"/>
    <w:rsid w:val="00E170DB"/>
    <w:rsid w:val="00E32832"/>
    <w:rsid w:val="00E3531F"/>
    <w:rsid w:val="00E40008"/>
    <w:rsid w:val="00E47263"/>
    <w:rsid w:val="00E50AC4"/>
    <w:rsid w:val="00E51270"/>
    <w:rsid w:val="00E54747"/>
    <w:rsid w:val="00E62DDE"/>
    <w:rsid w:val="00E70170"/>
    <w:rsid w:val="00E70445"/>
    <w:rsid w:val="00E70942"/>
    <w:rsid w:val="00E93E32"/>
    <w:rsid w:val="00EA32C7"/>
    <w:rsid w:val="00EA5C9B"/>
    <w:rsid w:val="00EA6A4F"/>
    <w:rsid w:val="00EB7EDB"/>
    <w:rsid w:val="00EC05CF"/>
    <w:rsid w:val="00EC1AA5"/>
    <w:rsid w:val="00ED4885"/>
    <w:rsid w:val="00ED5F1D"/>
    <w:rsid w:val="00ED780C"/>
    <w:rsid w:val="00EE09D0"/>
    <w:rsid w:val="00EE56F2"/>
    <w:rsid w:val="00EE5934"/>
    <w:rsid w:val="00EF0A82"/>
    <w:rsid w:val="00F01461"/>
    <w:rsid w:val="00F01D14"/>
    <w:rsid w:val="00F17604"/>
    <w:rsid w:val="00F22F82"/>
    <w:rsid w:val="00F25F86"/>
    <w:rsid w:val="00F30D5C"/>
    <w:rsid w:val="00F40DF6"/>
    <w:rsid w:val="00F45C44"/>
    <w:rsid w:val="00F54E27"/>
    <w:rsid w:val="00F62ADB"/>
    <w:rsid w:val="00F729F5"/>
    <w:rsid w:val="00F7653F"/>
    <w:rsid w:val="00F8041C"/>
    <w:rsid w:val="00F8369C"/>
    <w:rsid w:val="00F92768"/>
    <w:rsid w:val="00FB43D1"/>
    <w:rsid w:val="00FB5BF8"/>
    <w:rsid w:val="00FB5E73"/>
    <w:rsid w:val="00FD14CB"/>
    <w:rsid w:val="00FD6538"/>
    <w:rsid w:val="00FE29B8"/>
    <w:rsid w:val="00FE601B"/>
    <w:rsid w:val="00FF75FF"/>
    <w:rsid w:val="01CCE5C5"/>
    <w:rsid w:val="01EC7F03"/>
    <w:rsid w:val="02311EEE"/>
    <w:rsid w:val="0288D355"/>
    <w:rsid w:val="03EFE347"/>
    <w:rsid w:val="041F1081"/>
    <w:rsid w:val="056E1B72"/>
    <w:rsid w:val="05BE8AB0"/>
    <w:rsid w:val="06ED8230"/>
    <w:rsid w:val="0713A7AB"/>
    <w:rsid w:val="08147F68"/>
    <w:rsid w:val="0915B49D"/>
    <w:rsid w:val="0A4809C0"/>
    <w:rsid w:val="0A5D843F"/>
    <w:rsid w:val="0AE57C8B"/>
    <w:rsid w:val="0C4965E8"/>
    <w:rsid w:val="0DA65E13"/>
    <w:rsid w:val="0F067E04"/>
    <w:rsid w:val="0F51D269"/>
    <w:rsid w:val="10EC41EF"/>
    <w:rsid w:val="10F21527"/>
    <w:rsid w:val="11200CC0"/>
    <w:rsid w:val="12A489E8"/>
    <w:rsid w:val="1312DC6B"/>
    <w:rsid w:val="150DE75F"/>
    <w:rsid w:val="15C61383"/>
    <w:rsid w:val="165BBD1C"/>
    <w:rsid w:val="179F83F0"/>
    <w:rsid w:val="18B160F4"/>
    <w:rsid w:val="19CDC690"/>
    <w:rsid w:val="19D9FAB6"/>
    <w:rsid w:val="1C178350"/>
    <w:rsid w:val="1C1C17CD"/>
    <w:rsid w:val="1EE648A2"/>
    <w:rsid w:val="2147BDAF"/>
    <w:rsid w:val="22B37ACB"/>
    <w:rsid w:val="25A76561"/>
    <w:rsid w:val="26372035"/>
    <w:rsid w:val="2685D3BA"/>
    <w:rsid w:val="26D18D39"/>
    <w:rsid w:val="27E088EC"/>
    <w:rsid w:val="2820770C"/>
    <w:rsid w:val="289E9DCB"/>
    <w:rsid w:val="28B2D975"/>
    <w:rsid w:val="2AE95683"/>
    <w:rsid w:val="2B546420"/>
    <w:rsid w:val="2B606DFA"/>
    <w:rsid w:val="2B90129B"/>
    <w:rsid w:val="2C106AFB"/>
    <w:rsid w:val="2C2DC1DD"/>
    <w:rsid w:val="2D974398"/>
    <w:rsid w:val="302AA223"/>
    <w:rsid w:val="31F53F91"/>
    <w:rsid w:val="321AD002"/>
    <w:rsid w:val="329D42A6"/>
    <w:rsid w:val="35312224"/>
    <w:rsid w:val="35F84959"/>
    <w:rsid w:val="36FF10E3"/>
    <w:rsid w:val="38606638"/>
    <w:rsid w:val="38C393A4"/>
    <w:rsid w:val="393B1EA9"/>
    <w:rsid w:val="3A4C4B3D"/>
    <w:rsid w:val="3B0E93F2"/>
    <w:rsid w:val="3B7B0D0B"/>
    <w:rsid w:val="3BF3F7E5"/>
    <w:rsid w:val="3C02DAC9"/>
    <w:rsid w:val="3F2460B6"/>
    <w:rsid w:val="3FF147A4"/>
    <w:rsid w:val="400626B2"/>
    <w:rsid w:val="40DCF9E2"/>
    <w:rsid w:val="4152EABA"/>
    <w:rsid w:val="418C0252"/>
    <w:rsid w:val="41CE5263"/>
    <w:rsid w:val="435479A6"/>
    <w:rsid w:val="449C6539"/>
    <w:rsid w:val="468FA8A0"/>
    <w:rsid w:val="48131162"/>
    <w:rsid w:val="4821C3D7"/>
    <w:rsid w:val="48C6AF19"/>
    <w:rsid w:val="4B8E2B39"/>
    <w:rsid w:val="4B929DD1"/>
    <w:rsid w:val="4CFF968B"/>
    <w:rsid w:val="4D60D68F"/>
    <w:rsid w:val="4D730BC1"/>
    <w:rsid w:val="4DDCBD7D"/>
    <w:rsid w:val="4F0DCDA3"/>
    <w:rsid w:val="524A8880"/>
    <w:rsid w:val="5257DACD"/>
    <w:rsid w:val="52DD8DEF"/>
    <w:rsid w:val="543B8F94"/>
    <w:rsid w:val="547DF134"/>
    <w:rsid w:val="5511DA03"/>
    <w:rsid w:val="5667BC10"/>
    <w:rsid w:val="5789A370"/>
    <w:rsid w:val="5861DA11"/>
    <w:rsid w:val="5A5EA79A"/>
    <w:rsid w:val="5C95C60B"/>
    <w:rsid w:val="5CA1EE88"/>
    <w:rsid w:val="5D1DB626"/>
    <w:rsid w:val="5DDEA997"/>
    <w:rsid w:val="5F543787"/>
    <w:rsid w:val="5F59F53C"/>
    <w:rsid w:val="6055FF6E"/>
    <w:rsid w:val="60F4BAD4"/>
    <w:rsid w:val="620F8A73"/>
    <w:rsid w:val="6227A39B"/>
    <w:rsid w:val="627623E2"/>
    <w:rsid w:val="62C6DC0B"/>
    <w:rsid w:val="64793829"/>
    <w:rsid w:val="658E37A7"/>
    <w:rsid w:val="67EB8B8E"/>
    <w:rsid w:val="69197BA1"/>
    <w:rsid w:val="6952C118"/>
    <w:rsid w:val="6C30E52A"/>
    <w:rsid w:val="6C8D77E2"/>
    <w:rsid w:val="6D2D3033"/>
    <w:rsid w:val="6E545825"/>
    <w:rsid w:val="6EA5A416"/>
    <w:rsid w:val="6F7FDEFB"/>
    <w:rsid w:val="70C9DBD5"/>
    <w:rsid w:val="71996356"/>
    <w:rsid w:val="72FA38B0"/>
    <w:rsid w:val="764B3B5A"/>
    <w:rsid w:val="77CC8C99"/>
    <w:rsid w:val="78BF15AB"/>
    <w:rsid w:val="7A8F00D7"/>
    <w:rsid w:val="7D6A1C2A"/>
    <w:rsid w:val="7DC715E0"/>
    <w:rsid w:val="7E26045D"/>
    <w:rsid w:val="7F0BD7BC"/>
    <w:rsid w:val="7F424B11"/>
    <w:rsid w:val="7FF245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D206AB2"/>
  <w15:chartTrackingRefBased/>
  <w15:docId w15:val="{24DB05BB-9FA1-C949-BC8E-8FDDEDD8FB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DK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C242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C24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C242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C242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C242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242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242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242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242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C242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C242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C242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C242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C242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C242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242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242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242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C242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24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242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242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24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242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C242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C242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242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242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C2421"/>
    <w:rPr>
      <w:b/>
      <w:bCs/>
      <w:smallCaps/>
      <w:color w:val="0F4761" w:themeColor="accent1" w:themeShade="BF"/>
      <w:spacing w:val="5"/>
    </w:rPr>
  </w:style>
  <w:style w:type="paragraph" w:styleId="Revision">
    <w:name w:val="Revision"/>
    <w:hidden/>
    <w:uiPriority w:val="99"/>
    <w:semiHidden/>
    <w:rsid w:val="008543C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8543C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543C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543C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43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43C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E3D36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3D36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BE3D36"/>
    <w:pPr>
      <w:spacing w:line="240" w:lineRule="auto"/>
      <w:jc w:val="both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BE3D36"/>
    <w:rPr>
      <w:rFonts w:ascii="Aptos" w:hAnsi="Aptos"/>
    </w:rPr>
  </w:style>
  <w:style w:type="character" w:styleId="Hyperlink">
    <w:name w:val="Hyperlink"/>
    <w:basedOn w:val="DefaultParagraphFont"/>
    <w:uiPriority w:val="99"/>
    <w:semiHidden/>
    <w:unhideWhenUsed/>
    <w:rsid w:val="004A67C6"/>
    <w:rPr>
      <w:color w:val="467886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A67C6"/>
    <w:rPr>
      <w:color w:val="96607D"/>
      <w:u w:val="single"/>
    </w:rPr>
  </w:style>
  <w:style w:type="paragraph" w:customStyle="1" w:styleId="msonormal0">
    <w:name w:val="msonormal"/>
    <w:basedOn w:val="Normal"/>
    <w:rsid w:val="004A6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xl65">
    <w:name w:val="xl65"/>
    <w:basedOn w:val="Normal"/>
    <w:rsid w:val="004A67C6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b/>
      <w:bCs/>
      <w:color w:val="000000"/>
      <w:kern w:val="0"/>
      <w14:ligatures w14:val="none"/>
    </w:rPr>
  </w:style>
  <w:style w:type="paragraph" w:customStyle="1" w:styleId="xl66">
    <w:name w:val="xl66"/>
    <w:basedOn w:val="Normal"/>
    <w:rsid w:val="004A67C6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xl67">
    <w:name w:val="xl67"/>
    <w:basedOn w:val="Normal"/>
    <w:rsid w:val="004A67C6"/>
    <w:pP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2"/>
      <w:szCs w:val="22"/>
      <w14:ligatures w14:val="none"/>
    </w:rPr>
  </w:style>
  <w:style w:type="paragraph" w:customStyle="1" w:styleId="xl68">
    <w:name w:val="xl68"/>
    <w:basedOn w:val="Normal"/>
    <w:rsid w:val="004A6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67886"/>
      <w:kern w:val="0"/>
      <w:u w:val="single"/>
      <w14:ligatures w14:val="none"/>
    </w:rPr>
  </w:style>
  <w:style w:type="paragraph" w:customStyle="1" w:styleId="xl69">
    <w:name w:val="xl69"/>
    <w:basedOn w:val="Normal"/>
    <w:rsid w:val="004A67C6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xl70">
    <w:name w:val="xl70"/>
    <w:basedOn w:val="Normal"/>
    <w:rsid w:val="004A67C6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font5">
    <w:name w:val="font5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kern w:val="0"/>
      <w:sz w:val="22"/>
      <w:szCs w:val="22"/>
      <w14:ligatures w14:val="none"/>
    </w:rPr>
  </w:style>
  <w:style w:type="paragraph" w:customStyle="1" w:styleId="font6">
    <w:name w:val="font6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font7">
    <w:name w:val="font7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xl71">
    <w:name w:val="xl71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kern w:val="0"/>
      <w:sz w:val="22"/>
      <w:szCs w:val="22"/>
      <w14:ligatures w14:val="none"/>
    </w:rPr>
  </w:style>
  <w:style w:type="paragraph" w:customStyle="1" w:styleId="xl72">
    <w:name w:val="xl72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kern w:val="0"/>
      <w:sz w:val="22"/>
      <w:szCs w:val="22"/>
      <w14:ligatures w14:val="none"/>
    </w:rPr>
  </w:style>
  <w:style w:type="paragraph" w:customStyle="1" w:styleId="xl73">
    <w:name w:val="xl73"/>
    <w:basedOn w:val="Normal"/>
    <w:rsid w:val="00B54A67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paragraph" w:customStyle="1" w:styleId="xl74">
    <w:name w:val="xl74"/>
    <w:basedOn w:val="Normal"/>
    <w:rsid w:val="00B54A67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2"/>
      <w:szCs w:val="22"/>
      <w14:ligatures w14:val="none"/>
    </w:rPr>
  </w:style>
  <w:style w:type="character" w:customStyle="1" w:styleId="wacimagecontainer">
    <w:name w:val="wacimagecontainer"/>
    <w:basedOn w:val="DefaultParagraphFont"/>
    <w:rsid w:val="00896542"/>
  </w:style>
  <w:style w:type="paragraph" w:styleId="Header">
    <w:name w:val="header"/>
    <w:basedOn w:val="Normal"/>
    <w:uiPriority w:val="99"/>
    <w:unhideWhenUsed/>
    <w:rsid w:val="5511DA03"/>
    <w:pPr>
      <w:tabs>
        <w:tab w:val="center" w:pos="4680"/>
        <w:tab w:val="right" w:pos="9360"/>
      </w:tabs>
      <w:spacing w:after="0" w:line="240" w:lineRule="auto"/>
    </w:pPr>
  </w:style>
  <w:style w:type="paragraph" w:styleId="Footer">
    <w:name w:val="footer"/>
    <w:basedOn w:val="Normal"/>
    <w:uiPriority w:val="99"/>
    <w:unhideWhenUsed/>
    <w:rsid w:val="5511DA03"/>
    <w:pPr>
      <w:tabs>
        <w:tab w:val="center" w:pos="4680"/>
        <w:tab w:val="right" w:pos="9360"/>
      </w:tabs>
      <w:spacing w:after="0" w:line="240" w:lineRule="auto"/>
    </w:p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ncbi.nlm.nih.gov/nuccore/JBSWYX000000000" TargetMode="External"/><Relationship Id="rId21" Type="http://schemas.openxmlformats.org/officeDocument/2006/relationships/hyperlink" Target="https://www.ncbi.nlm.nih.gov/nuccore/JBSWWM000000000" TargetMode="External"/><Relationship Id="rId42" Type="http://schemas.openxmlformats.org/officeDocument/2006/relationships/hyperlink" Target="https://www.ncbi.nlm.nih.gov/nuccore/JBUBLF000000000" TargetMode="External"/><Relationship Id="rId47" Type="http://schemas.openxmlformats.org/officeDocument/2006/relationships/hyperlink" Target="https://www.ncbi.nlm.nih.gov/nuccore/JBSWTV000000000" TargetMode="External"/><Relationship Id="rId63" Type="http://schemas.openxmlformats.org/officeDocument/2006/relationships/hyperlink" Target="https://www.ncbi.nlm.nih.gov/nuccore/JBSWXA000000000" TargetMode="External"/><Relationship Id="rId68" Type="http://schemas.openxmlformats.org/officeDocument/2006/relationships/hyperlink" Target="https://www.ncbi.nlm.nih.gov/nuccore/JBUBLL000000000" TargetMode="External"/><Relationship Id="rId16" Type="http://schemas.openxmlformats.org/officeDocument/2006/relationships/image" Target="media/image7.tiff"/><Relationship Id="rId11" Type="http://schemas.openxmlformats.org/officeDocument/2006/relationships/image" Target="media/image2.png"/><Relationship Id="rId24" Type="http://schemas.openxmlformats.org/officeDocument/2006/relationships/hyperlink" Target="https://www.ncbi.nlm.nih.gov/nuccore/JBSWWT000000000" TargetMode="External"/><Relationship Id="rId32" Type="http://schemas.openxmlformats.org/officeDocument/2006/relationships/hyperlink" Target="https://www.ncbi.nlm.nih.gov/nuccore/JBSWWE000000000" TargetMode="External"/><Relationship Id="rId37" Type="http://schemas.openxmlformats.org/officeDocument/2006/relationships/hyperlink" Target="https://www.ncbi.nlm.nih.gov/nuccore/JBSWWA000000000" TargetMode="External"/><Relationship Id="rId40" Type="http://schemas.openxmlformats.org/officeDocument/2006/relationships/hyperlink" Target="https://www.ncbi.nlm.nih.gov/nuccore/JBSWUE000000000" TargetMode="External"/><Relationship Id="rId45" Type="http://schemas.openxmlformats.org/officeDocument/2006/relationships/hyperlink" Target="https://www.ncbi.nlm.nih.gov/nuccore/JBSWTY000000000" TargetMode="External"/><Relationship Id="rId53" Type="http://schemas.openxmlformats.org/officeDocument/2006/relationships/hyperlink" Target="https://www.ncbi.nlm.nih.gov/nuccore/JBSWVM000000000" TargetMode="External"/><Relationship Id="rId58" Type="http://schemas.openxmlformats.org/officeDocument/2006/relationships/hyperlink" Target="https://www.ncbi.nlm.nih.gov/nuccore/JBSWVG000000000" TargetMode="External"/><Relationship Id="rId66" Type="http://schemas.openxmlformats.org/officeDocument/2006/relationships/hyperlink" Target="https://www.ncbi.nlm.nih.gov/nuccore/JBUBLM000000000" TargetMode="External"/><Relationship Id="rId74" Type="http://schemas.openxmlformats.org/officeDocument/2006/relationships/hyperlink" Target="https://www.ncbi.nlm.nih.gov/nuccore/JBSWUW000000000" TargetMode="External"/><Relationship Id="rId79" Type="http://schemas.openxmlformats.org/officeDocument/2006/relationships/fontTable" Target="fontTable.xml"/><Relationship Id="rId5" Type="http://schemas.openxmlformats.org/officeDocument/2006/relationships/footnotes" Target="footnotes.xml"/><Relationship Id="rId61" Type="http://schemas.openxmlformats.org/officeDocument/2006/relationships/hyperlink" Target="https://www.ncbi.nlm.nih.gov/nuccore/JBSWVB000000000" TargetMode="External"/><Relationship Id="rId19" Type="http://schemas.openxmlformats.org/officeDocument/2006/relationships/hyperlink" Target="https://www.ncbi.nlm.nih.gov/nuccore/JBSWWP000000000" TargetMode="External"/><Relationship Id="rId14" Type="http://schemas.openxmlformats.org/officeDocument/2006/relationships/image" Target="media/image5.png"/><Relationship Id="rId22" Type="http://schemas.openxmlformats.org/officeDocument/2006/relationships/hyperlink" Target="https://www.ncbi.nlm.nih.gov/nuccore/JBSWZA000000000" TargetMode="External"/><Relationship Id="rId27" Type="http://schemas.openxmlformats.org/officeDocument/2006/relationships/hyperlink" Target="https://www.ncbi.nlm.nih.gov/nuccore/JBSWUJ000000000" TargetMode="External"/><Relationship Id="rId30" Type="http://schemas.openxmlformats.org/officeDocument/2006/relationships/hyperlink" Target="https://www.ncbi.nlm.nih.gov/nuccore/JBSWWH000000000" TargetMode="External"/><Relationship Id="rId35" Type="http://schemas.openxmlformats.org/officeDocument/2006/relationships/hyperlink" Target="https://www.ncbi.nlm.nih.gov/nuccore/JBSWWB000000000" TargetMode="External"/><Relationship Id="rId43" Type="http://schemas.openxmlformats.org/officeDocument/2006/relationships/hyperlink" Target="https://www.ncbi.nlm.nih.gov/nuccore/JBSWUA000000000" TargetMode="External"/><Relationship Id="rId48" Type="http://schemas.openxmlformats.org/officeDocument/2006/relationships/hyperlink" Target="https://www.ncbi.nlm.nih.gov/nuccore/JBSWTU000000000" TargetMode="External"/><Relationship Id="rId56" Type="http://schemas.openxmlformats.org/officeDocument/2006/relationships/hyperlink" Target="https://www.ncbi.nlm.nih.gov/nuccore/JBSVEN000000000" TargetMode="External"/><Relationship Id="rId64" Type="http://schemas.openxmlformats.org/officeDocument/2006/relationships/hyperlink" Target="https://www.ncbi.nlm.nih.gov/nuccore/JBUBLE000000000" TargetMode="External"/><Relationship Id="rId69" Type="http://schemas.openxmlformats.org/officeDocument/2006/relationships/hyperlink" Target="https://www.ncbi.nlm.nih.gov/nuccore/JBUBLK000000000" TargetMode="External"/><Relationship Id="rId77" Type="http://schemas.openxmlformats.org/officeDocument/2006/relationships/header" Target="header1.xml"/><Relationship Id="rId8" Type="http://schemas.openxmlformats.org/officeDocument/2006/relationships/hyperlink" Target="mailto:chierro@bio.ku.dk" TargetMode="External"/><Relationship Id="rId51" Type="http://schemas.openxmlformats.org/officeDocument/2006/relationships/hyperlink" Target="https://www.ncbi.nlm.nih.gov/nuccore/JBSWVO000000000" TargetMode="External"/><Relationship Id="rId72" Type="http://schemas.openxmlformats.org/officeDocument/2006/relationships/hyperlink" Target="https://www.ncbi.nlm.nih.gov/nuccore/JBSWUY000000000" TargetMode="External"/><Relationship Id="rId80" Type="http://schemas.openxmlformats.org/officeDocument/2006/relationships/theme" Target="theme/theme1.xml"/><Relationship Id="rId3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hyperlink" Target="https://www.ncbi.nlm.nih.gov/nuccore/JBSWUM000000000" TargetMode="External"/><Relationship Id="rId25" Type="http://schemas.openxmlformats.org/officeDocument/2006/relationships/hyperlink" Target="https://www.ncbi.nlm.nih.gov/nuccore/JBSWWK000000000" TargetMode="External"/><Relationship Id="rId33" Type="http://schemas.openxmlformats.org/officeDocument/2006/relationships/hyperlink" Target="https://www.ncbi.nlm.nih.gov/nuccore/JBUBLO000000000" TargetMode="External"/><Relationship Id="rId38" Type="http://schemas.openxmlformats.org/officeDocument/2006/relationships/hyperlink" Target="https://www.ncbi.nlm.nih.gov/nuccore/JBSWVZ000000000" TargetMode="External"/><Relationship Id="rId46" Type="http://schemas.openxmlformats.org/officeDocument/2006/relationships/hyperlink" Target="https://www.ncbi.nlm.nih.gov/nuccore/JBSWTW000000000" TargetMode="External"/><Relationship Id="rId59" Type="http://schemas.openxmlformats.org/officeDocument/2006/relationships/hyperlink" Target="https://www.ncbi.nlm.nih.gov/nuccore/JBSWTK000000000" TargetMode="External"/><Relationship Id="rId67" Type="http://schemas.openxmlformats.org/officeDocument/2006/relationships/hyperlink" Target="https://www.ncbi.nlm.nih.gov/nuccore/JBSWYO000000000" TargetMode="External"/><Relationship Id="rId20" Type="http://schemas.openxmlformats.org/officeDocument/2006/relationships/hyperlink" Target="https://www.ncbi.nlm.nih.gov/nuccore/JBSWWN000000000" TargetMode="External"/><Relationship Id="rId41" Type="http://schemas.openxmlformats.org/officeDocument/2006/relationships/hyperlink" Target="https://www.ncbi.nlm.nih.gov/nuccore/JBSWXF000000000" TargetMode="External"/><Relationship Id="rId54" Type="http://schemas.openxmlformats.org/officeDocument/2006/relationships/hyperlink" Target="https://www.ncbi.nlm.nih.gov/nuccore/JBSWVL000000000" TargetMode="External"/><Relationship Id="rId62" Type="http://schemas.openxmlformats.org/officeDocument/2006/relationships/hyperlink" Target="https://www.ncbi.nlm.nih.gov/nuccore/JBSWVA000000000" TargetMode="External"/><Relationship Id="rId70" Type="http://schemas.openxmlformats.org/officeDocument/2006/relationships/hyperlink" Target="https://www.ncbi.nlm.nih.gov/nuccore/JBSWTJ000000000" TargetMode="External"/><Relationship Id="rId75" Type="http://schemas.openxmlformats.org/officeDocument/2006/relationships/hyperlink" Target="https://www.ncbi.nlm.nih.gov/nuccore/JBUBLJ000000000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6.png"/><Relationship Id="rId23" Type="http://schemas.openxmlformats.org/officeDocument/2006/relationships/hyperlink" Target="https://www.ncbi.nlm.nih.gov/nuccore/JBUBLR000000000" TargetMode="External"/><Relationship Id="rId28" Type="http://schemas.openxmlformats.org/officeDocument/2006/relationships/hyperlink" Target="https://www.ncbi.nlm.nih.gov/nuccore/JBSWUI000000000" TargetMode="External"/><Relationship Id="rId36" Type="http://schemas.openxmlformats.org/officeDocument/2006/relationships/hyperlink" Target="https://www.ncbi.nlm.nih.gov/nuccore/JBSWUF000000000" TargetMode="External"/><Relationship Id="rId49" Type="http://schemas.openxmlformats.org/officeDocument/2006/relationships/hyperlink" Target="https://www.ncbi.nlm.nih.gov/nuccore/JBSWTT000000000" TargetMode="External"/><Relationship Id="rId57" Type="http://schemas.openxmlformats.org/officeDocument/2006/relationships/hyperlink" Target="https://www.ncbi.nlm.nih.gov/nuccore/JBSWVJ000000000" TargetMode="External"/><Relationship Id="rId10" Type="http://schemas.openxmlformats.org/officeDocument/2006/relationships/image" Target="media/image2.gif"/><Relationship Id="rId31" Type="http://schemas.openxmlformats.org/officeDocument/2006/relationships/hyperlink" Target="https://www.ncbi.nlm.nih.gov/nuccore/JBSWWG000000000" TargetMode="External"/><Relationship Id="rId44" Type="http://schemas.openxmlformats.org/officeDocument/2006/relationships/hyperlink" Target="https://www.ncbi.nlm.nih.gov/nuccore/JBSWTZ000000000" TargetMode="External"/><Relationship Id="rId52" Type="http://schemas.openxmlformats.org/officeDocument/2006/relationships/hyperlink" Target="https://www.ncbi.nlm.nih.gov/nuccore/JBSWVN000000000" TargetMode="External"/><Relationship Id="rId60" Type="http://schemas.openxmlformats.org/officeDocument/2006/relationships/hyperlink" Target="https://www.ncbi.nlm.nih.gov/nuccore/JBSWYP000000000" TargetMode="External"/><Relationship Id="rId65" Type="http://schemas.openxmlformats.org/officeDocument/2006/relationships/hyperlink" Target="https://www.ncbi.nlm.nih.gov/nuccore/JBSWUZ000000000" TargetMode="External"/><Relationship Id="rId73" Type="http://schemas.openxmlformats.org/officeDocument/2006/relationships/hyperlink" Target="https://www.ncbi.nlm.nih.gov/nuccore/JBSWUX000000000" TargetMode="External"/><Relationship Id="rId78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gif"/><Relationship Id="rId13" Type="http://schemas.openxmlformats.org/officeDocument/2006/relationships/image" Target="media/image4.png"/><Relationship Id="rId18" Type="http://schemas.openxmlformats.org/officeDocument/2006/relationships/hyperlink" Target="https://www.ncbi.nlm.nih.gov/nuccore/JBSWYD000000000" TargetMode="External"/><Relationship Id="rId39" Type="http://schemas.openxmlformats.org/officeDocument/2006/relationships/hyperlink" Target="https://www.ncbi.nlm.nih.gov/nuccore/JBSWVY000000000" TargetMode="External"/><Relationship Id="rId34" Type="http://schemas.openxmlformats.org/officeDocument/2006/relationships/hyperlink" Target="https://www.ncbi.nlm.nih.gov/nuccore/JBSWWC000000000" TargetMode="External"/><Relationship Id="rId50" Type="http://schemas.openxmlformats.org/officeDocument/2006/relationships/hyperlink" Target="https://www.ncbi.nlm.nih.gov/nuccore/JBSWTL000000000" TargetMode="External"/><Relationship Id="rId55" Type="http://schemas.openxmlformats.org/officeDocument/2006/relationships/hyperlink" Target="https://www.ncbi.nlm.nih.gov/nuccore/JBSWVK000000000" TargetMode="External"/><Relationship Id="rId76" Type="http://schemas.openxmlformats.org/officeDocument/2006/relationships/hyperlink" Target="https://www.ncbi.nlm.nih.gov/nuccore/JBSWYN000000000" TargetMode="External"/><Relationship Id="rId7" Type="http://schemas.openxmlformats.org/officeDocument/2006/relationships/hyperlink" Target="mailto:burmolle@bio.ku.dk" TargetMode="External"/><Relationship Id="rId71" Type="http://schemas.openxmlformats.org/officeDocument/2006/relationships/hyperlink" Target="https://www.ncbi.nlm.nih.gov/nuccore/JBSWTI000000000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ncbi.nlm.nih.gov/nuccore/JBSWUH00000000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EFFA899-29B3-A54A-9423-2863305EDC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3261</Words>
  <Characters>18594</Characters>
  <Application>Microsoft Office Word</Application>
  <DocSecurity>0</DocSecurity>
  <Lines>154</Lines>
  <Paragraphs>43</Paragraphs>
  <ScaleCrop>false</ScaleCrop>
  <Company/>
  <LinksUpToDate>false</LinksUpToDate>
  <CharactersWithSpaces>21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n Yang</dc:creator>
  <cp:keywords/>
  <dc:description/>
  <cp:lastModifiedBy>Nan Yang</cp:lastModifiedBy>
  <cp:revision>3</cp:revision>
  <dcterms:created xsi:type="dcterms:W3CDTF">2026-06-26T10:44:00Z</dcterms:created>
  <dcterms:modified xsi:type="dcterms:W3CDTF">2026-06-26T1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